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39356F" w:rsidRPr="00266321" w:rsidRDefault="0039356F" w:rsidP="0039356F">
      <w:pPr>
        <w:rPr>
          <w:rFonts w:ascii="Arial" w:hAnsi="Arial"/>
        </w:rPr>
      </w:pPr>
      <w:r w:rsidRPr="00266321">
        <w:rPr>
          <w:rFonts w:ascii="Arial" w:hAnsi="Arial"/>
          <w:b/>
        </w:rPr>
        <w:t>Table S</w:t>
      </w:r>
      <w:r w:rsidR="0076682A">
        <w:rPr>
          <w:rFonts w:ascii="Arial" w:hAnsi="Arial"/>
          <w:b/>
        </w:rPr>
        <w:t>3</w:t>
      </w:r>
      <w:r w:rsidRPr="00266321">
        <w:rPr>
          <w:rFonts w:ascii="Arial" w:hAnsi="Arial"/>
          <w:b/>
        </w:rPr>
        <w:t>.</w:t>
      </w:r>
      <w:r w:rsidRPr="00266321">
        <w:rPr>
          <w:rFonts w:ascii="Arial" w:hAnsi="Arial"/>
        </w:rPr>
        <w:t xml:space="preserve"> Secretory molecule expression profile (SMEP) data corresponding to published expression profiles.</w:t>
      </w:r>
    </w:p>
    <w:tbl>
      <w:tblPr>
        <w:tblW w:w="5238" w:type="dxa"/>
        <w:tblInd w:w="2016" w:type="dxa"/>
        <w:tblLook w:val="0000"/>
      </w:tblPr>
      <w:tblGrid>
        <w:gridCol w:w="2052"/>
        <w:gridCol w:w="1386"/>
        <w:gridCol w:w="1800"/>
      </w:tblGrid>
      <w:tr w:rsidR="0039356F" w:rsidRPr="00266321">
        <w:trPr>
          <w:trHeight w:val="260"/>
        </w:trPr>
        <w:tc>
          <w:tcPr>
            <w:tcW w:w="2052" w:type="dxa"/>
            <w:tcBorders>
              <w:top w:val="single" w:sz="4" w:space="0" w:color="auto"/>
              <w:left w:val="nil"/>
              <w:bottom w:val="single" w:sz="4" w:space="0" w:color="auto"/>
              <w:right w:val="nil"/>
            </w:tcBorders>
            <w:shd w:val="clear" w:color="auto" w:fill="auto"/>
            <w:noWrap/>
            <w:vAlign w:val="bottom"/>
          </w:tcPr>
          <w:p w:rsidR="0039356F" w:rsidRPr="00266321" w:rsidRDefault="0039356F" w:rsidP="003818D5">
            <w:pPr>
              <w:spacing w:before="2" w:after="2"/>
              <w:rPr>
                <w:rFonts w:ascii="Arial" w:hAnsi="Arial"/>
                <w:b/>
              </w:rPr>
            </w:pPr>
            <w:r w:rsidRPr="00266321">
              <w:rPr>
                <w:rFonts w:ascii="Arial" w:hAnsi="Arial"/>
              </w:rPr>
              <w:br w:type="page"/>
            </w:r>
            <w:r w:rsidRPr="00266321">
              <w:rPr>
                <w:rFonts w:ascii="Arial" w:hAnsi="Arial"/>
                <w:b/>
              </w:rPr>
              <w:t>Profile</w:t>
            </w:r>
          </w:p>
        </w:tc>
        <w:tc>
          <w:tcPr>
            <w:tcW w:w="1386" w:type="dxa"/>
            <w:tcBorders>
              <w:top w:val="single" w:sz="4" w:space="0" w:color="auto"/>
              <w:left w:val="nil"/>
              <w:bottom w:val="single" w:sz="4" w:space="0" w:color="auto"/>
              <w:right w:val="nil"/>
            </w:tcBorders>
            <w:shd w:val="clear" w:color="auto" w:fill="auto"/>
            <w:noWrap/>
            <w:vAlign w:val="bottom"/>
          </w:tcPr>
          <w:p w:rsidR="0039356F" w:rsidRPr="00266321" w:rsidRDefault="0039356F" w:rsidP="003818D5">
            <w:pPr>
              <w:spacing w:before="2" w:after="2"/>
              <w:rPr>
                <w:rFonts w:ascii="Arial" w:hAnsi="Arial"/>
                <w:b/>
                <w:bCs/>
                <w:szCs w:val="22"/>
              </w:rPr>
            </w:pPr>
            <w:r w:rsidRPr="00266321">
              <w:rPr>
                <w:rFonts w:ascii="Arial" w:hAnsi="Arial"/>
                <w:b/>
                <w:bCs/>
                <w:szCs w:val="22"/>
              </w:rPr>
              <w:t>Gene symbol</w:t>
            </w:r>
          </w:p>
        </w:tc>
        <w:tc>
          <w:tcPr>
            <w:tcW w:w="1800" w:type="dxa"/>
            <w:tcBorders>
              <w:top w:val="single" w:sz="4" w:space="0" w:color="auto"/>
              <w:left w:val="nil"/>
              <w:bottom w:val="single" w:sz="4" w:space="0" w:color="auto"/>
              <w:right w:val="nil"/>
            </w:tcBorders>
            <w:shd w:val="clear" w:color="auto" w:fill="auto"/>
            <w:noWrap/>
            <w:vAlign w:val="bottom"/>
          </w:tcPr>
          <w:p w:rsidR="0039356F" w:rsidRPr="00266321" w:rsidRDefault="0039356F" w:rsidP="003818D5">
            <w:pPr>
              <w:spacing w:before="2" w:after="2"/>
              <w:jc w:val="center"/>
              <w:rPr>
                <w:rFonts w:ascii="Arial" w:hAnsi="Arial"/>
                <w:b/>
                <w:bCs/>
                <w:szCs w:val="22"/>
              </w:rPr>
            </w:pPr>
            <w:r w:rsidRPr="00266321">
              <w:rPr>
                <w:rFonts w:ascii="Arial" w:hAnsi="Arial"/>
                <w:b/>
                <w:bCs/>
                <w:szCs w:val="22"/>
              </w:rPr>
              <w:t>Reference</w:t>
            </w:r>
          </w:p>
        </w:tc>
      </w:tr>
      <w:tr w:rsidR="0039356F" w:rsidRPr="00266321">
        <w:trPr>
          <w:trHeight w:val="260"/>
        </w:trPr>
        <w:tc>
          <w:tcPr>
            <w:tcW w:w="2052" w:type="dxa"/>
            <w:tcBorders>
              <w:top w:val="single" w:sz="4" w:space="0" w:color="auto"/>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szCs w:val="22"/>
              </w:rPr>
              <w:t>NSC</w:t>
            </w:r>
          </w:p>
        </w:tc>
        <w:tc>
          <w:tcPr>
            <w:tcW w:w="1386" w:type="dxa"/>
            <w:tcBorders>
              <w:top w:val="single" w:sz="4" w:space="0" w:color="auto"/>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p>
        </w:tc>
        <w:tc>
          <w:tcPr>
            <w:tcW w:w="1800" w:type="dxa"/>
            <w:tcBorders>
              <w:top w:val="single" w:sz="4" w:space="0" w:color="auto"/>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st3</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np</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Karsten 2003&lt;/CitationTag&gt;&lt;Prefix&gt;&lt;/Prefix&gt;&lt;Suffix&gt;&lt;/Suffix&gt;&lt;Pages&gt;&lt;/Pages&gt;&lt;record&gt;&lt;rec-number&gt;55&lt;/rec-number&gt;&lt;foreign-keys&gt;&lt;key app="Sente"&gt;Karsten 2003&lt;/key&gt;&lt;/foreign-keys&gt;&lt;ref-type name="Journal Article"&gt;17&lt;/ref-type&gt;&lt;contributors&gt;&lt;authors&gt;&lt;author&gt;Karsten, Stanislav L&lt;/author&gt;&lt;author&gt;Kudo, Lili C&lt;/author&gt;&lt;author&gt;Jackson, Robert&lt;/author&gt;&lt;author&gt;Sabatti, Chiara&lt;/author&gt;&lt;author&gt;Kornblum, Harley I&lt;/author&gt;&lt;author&gt;Geschwind, Daniel H&lt;/author&gt;&lt;/authors&gt;&lt;/contributors&gt;&lt;auth-affiliation&gt;Department of Neurology, UCLA School of Medicine, 710 Westwood Plaza, Los Angeles, CA 90095-1769, USA.&lt;/auth-affiliation&gt;&lt;titles&gt;&lt;title&gt;&lt;style face="normal" font="default" size="100%"&gt;Global analysis of gene expression in neural progenitors reveals specific cell-cycle, signaling, and metabolic networks.&lt;/style&gt;&lt;/title&gt;&lt;secondary-title&gt;&lt;style face="normal" font="default" size="100%"&gt;Dev Biol&lt;/style&gt;&lt;/secondary-title&gt;&lt;/titles&gt;&lt;pages&gt;165-82&lt;/pages&gt;&lt;volume&gt;261&lt;/volume&gt;&lt;number&gt;1&lt;/number&gt;&lt;keywords&gt;&lt;keyword&gt;research support, non-u.s. gov't&lt;/keyword&gt;&lt;keyword&gt;Cell Differentiation&lt;/keyword&gt;&lt;keyword&gt;Animals&lt;/keyword&gt;&lt;keyword&gt;Signal Transduction&lt;/keyword&gt;&lt;keyword&gt;Cells, Cultured&lt;/keyword&gt;&lt;keyword&gt;Cell Cycle&lt;/keyword&gt;&lt;keyword&gt;Gene Expression Profiling&lt;/keyword&gt;&lt;keyword&gt;DNA Replication&lt;/keyword&gt;&lt;keyword&gt;Genes, Retinoblastoma&lt;/keyword&gt;&lt;keyword&gt;Glucose&lt;/keyword&gt;&lt;keyword&gt;RNA, Messenger&lt;/keyword&gt;&lt;keyword&gt;In Situ Hybridization&lt;/keyword&gt;&lt;keyword&gt;Gene Expression Regulation, Developmental&lt;/keyword&gt;&lt;keyword&gt;research support, u.s. gov't, p.h.s.&lt;/keyword&gt;&lt;keyword&gt;Neurons&lt;/keyword&gt;&lt;keyword&gt;Fatty Acids&lt;/keyword&gt;&lt;keyword&gt;Mice&lt;/keyword&gt;&lt;keyword&gt;Cell Division&lt;/keyword&gt;&lt;keyword&gt;Oligonucleotide Array Sequence Analysis&lt;/keyword&gt;&lt;keyword&gt;Stem Cells&lt;/keyword&gt;&lt;keyword&gt;Models, Neurological&lt;/keyword&gt;&lt;/keywords&gt;&lt;dates&gt;&lt;year&gt;2003&lt;/year&gt;&lt;pub-dates&gt;&lt;date&gt;September 9&lt;/date&gt;&lt;/pub-dates&gt;&lt;/dates&gt;&lt;pub-location&gt;United States&lt;/pub-location&gt;&lt;isbn&gt;&lt;/isbn&gt;&lt;issn&gt;0012-1606&lt;/issn&gt;&lt;isbn&gt;0012-1606&lt;/isbn&gt;&lt;doi&gt;12941627&lt;/doi&gt;&lt;electronic-resource-num&gt;12941627&lt;/electronic-resource-num&gt;&lt;citation-id&gt;Karsten 2003&lt;/citation-id&gt;&lt;pmid&gt;12941627&lt;/pmid&gt;&lt;accession-num&gt;12941627&lt;/accession-num&gt;&lt;modified-date&gt;2012-01-23 12:54:03 -0500&lt;/modified-date&gt;&lt;/record&gt;&lt;/Cite&gt;&lt;/EndNote&gt;</w:instrText>
            </w:r>
            <w:r w:rsidR="00EC1D23" w:rsidRPr="00266321">
              <w:rPr>
                <w:rFonts w:ascii="Arial" w:hAnsi="Arial"/>
              </w:rPr>
              <w:fldChar w:fldCharType="separate"/>
            </w:r>
            <w:r w:rsidRPr="00266321">
              <w:rPr>
                <w:rFonts w:ascii="Arial" w:hAnsi="Arial"/>
              </w:rPr>
              <w:t xml:space="preserve"> [2]</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Apoe</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Tham 2010&lt;/CitationTag&gt;&lt;Prefix&gt;&lt;/Prefix&gt;&lt;Suffix&gt;&lt;/Suffix&gt;&lt;Pages&gt;&lt;/Pages&gt;&lt;record&gt;&lt;rec-number&gt;20&lt;/rec-number&gt;&lt;foreign-keys&gt;&lt;key app="Sente"&gt;Tham 2010&lt;/key&gt;&lt;/foreign-keys&gt;&lt;ref-type name="Journal Article"&gt;17&lt;/ref-type&gt;&lt;contributors&gt;&lt;authors&gt;&lt;author&gt;Tham, Muly&lt;/author&gt;&lt;author&gt;Ramasamy, Srinivas&lt;/author&gt;&lt;author&gt;Gan, Hui Theng&lt;/author&gt;&lt;author&gt;Ramachandran, Ashray&lt;/author&gt;&lt;author&gt;Poonepalli, Anuradha&lt;/author&gt;&lt;author&gt;Yu, Yuan Hong&lt;/author&gt;&lt;author&gt;Ahmed, Sohail&lt;/author&gt;&lt;/authors&gt;&lt;/contributors&gt;&lt;auth-affiliation&gt;Neural Stem Cell Laboratory, Institute of Medical Biology, Singapore, Singapore.&lt;/auth-affiliation&gt;&lt;titles&gt;&lt;title&gt;&lt;style face="normal" font="default" size="100%"&gt;CSPG is a secreted factor that stimulates neural stem cell survival possibly by enhanced EGFR signaling.&lt;/style&gt;&lt;/title&gt;&lt;secondary-title&gt;&lt;style face="normal" font="default" size="100%"&gt;PLoS One&lt;/style&gt;&lt;/secondary-title&gt;&lt;/titles&gt;&lt;pages&gt;e15341&lt;/pages&gt;&lt;volume&gt;5&lt;/volume&gt;&lt;number&gt;12&lt;/number&gt;&lt;keywords&gt;&lt;keyword&gt;Cell Survival&lt;/keyword&gt;&lt;keyword&gt;research support, non-u.s. gov't&lt;/keyword&gt;&lt;keyword&gt;Signal Transduction&lt;/keyword&gt;&lt;keyword&gt;Animals&lt;/keyword&gt;&lt;keyword&gt;Receptor, Epidermal Growth Factor&lt;/keyword&gt;&lt;keyword&gt;Mice, Inbred C57BL&lt;/keyword&gt;&lt;keyword&gt;Neural Stem Cells&lt;/keyword&gt;&lt;keyword&gt;Cell Proliferation&lt;/keyword&gt;&lt;keyword&gt;Chondroitin Sulfate Proteoglycans&lt;/keyword&gt;&lt;keyword&gt;Apolipoproteins E&lt;/keyword&gt;&lt;keyword&gt;Culture Media, Conditioned&lt;/keyword&gt;&lt;keyword&gt;Embryonic Stem Cells&lt;/keyword&gt;&lt;keyword&gt;Neurons&lt;/keyword&gt;&lt;keyword&gt;Cystatin C&lt;/keyword&gt;&lt;keyword&gt;Mice&lt;/keyword&gt;&lt;keyword&gt;Immunohistochemistry&lt;/keyword&gt;&lt;keyword&gt;Stem Cells&lt;/keyword&gt;&lt;keyword&gt;Phosphatidylinositol 3-Kinases&lt;/keyword&gt;&lt;/keywords&gt;&lt;dates&gt;&lt;year&gt;2010&lt;/year&gt;&lt;/dates&gt;&lt;pub-location&gt;United States&lt;/pub-location&gt;&lt;isbn&gt;&lt;/isbn&gt;&lt;issn&gt;1932-6203&lt;/issn&gt;&lt;isbn&gt;1932-6203&lt;/isbn&gt;&lt;doi&gt;10.1371/journal.pone.0015341&lt;/doi&gt;&lt;electronic-resource-num&gt;10.1371/journal.pone.0015341&lt;/electronic-resource-num&gt;&lt;citation-id&gt;Tham 2010&lt;/citation-id&gt;&lt;pmid&gt;21179491&lt;/pmid&gt;&lt;accession-num&gt;21179491&lt;/accession-num&gt;&lt;pmcid&gt;PMC3001889&lt;/pmcid&gt;&lt;custom2&gt;PMC3001889&lt;/custom2&gt;&lt;urls&gt;&lt;related-urls&gt;&lt;url&gt;&lt;style face="normal" font="default" size="100%"&gt;file://localhost/Users/UDN03/Desktop/Cheol/Ga/SST%20manuscript/Cheol%202012.sente6lib/Contents/Attachments/Tham/2010/CSPG%20is%20a%20secreted%20factor%20that%20stimulates%20neural%20s/CSPG%20is%20a%20secreted%20factor%20that%20stimulates%20neural%20s.pdf&lt;/style&gt;&lt;/url&gt;&lt;url&gt;&lt;style face="normal" font="default" size="100%"&gt;file://localhost/Users/UDN03/Desktop/Cheol/Ga/SST%20manuscript/Cheol%202012.sente6lib/Contents/Attachments/Tham/2010/CSPG%20is%20a%20secreted%20factor%20that%20stimulates%20neural%20s/CSPG%20is%20a%20secreted%20factor%20that%20stimulates%20neural%20s%20%232.pdf&lt;/style&gt;&lt;/url&gt;&lt;/related-urls&gt;&lt;/urls&gt;&lt;modified-date&gt;2012-03-14 14:11:53 -0400&lt;/modified-date&gt;&lt;/record&gt;&lt;/Cite&gt;&lt;/EndNote&gt;</w:instrText>
            </w:r>
            <w:r w:rsidR="00EC1D23" w:rsidRPr="00266321">
              <w:rPr>
                <w:rFonts w:ascii="Arial" w:hAnsi="Arial"/>
              </w:rPr>
              <w:fldChar w:fldCharType="separate"/>
            </w:r>
            <w:r w:rsidRPr="00266321">
              <w:rPr>
                <w:rFonts w:ascii="Arial" w:hAnsi="Arial"/>
              </w:rPr>
              <w:t xml:space="preserve"> [3]</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Htra1</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Beckervordersandforth 2010&lt;/CitationTag&gt;&lt;Prefix&gt;&lt;/Prefix&gt;&lt;Suffix&gt;&lt;/Suffix&gt;&lt;Pages&gt;&lt;/Pages&gt;&lt;record&gt;&lt;rec-number&gt;56&lt;/rec-number&gt;&lt;foreign-keys&gt;&lt;key app="Sente"&gt;Beckervordersandforth 2010&lt;/key&gt;&lt;/foreign-keys&gt;&lt;ref-type name="Journal Article"&gt;17&lt;/ref-type&gt;&lt;contributors&gt;&lt;authors&gt;&lt;author&gt;Beckervordersandforth, Ruth&lt;/author&gt;&lt;author&gt;Tripathi, Pratibha&lt;/author&gt;&lt;author&gt;Ninkovic, Jovica&lt;/author&gt;&lt;author&gt;Bayam, Efil&lt;/author&gt;&lt;author&gt;Lepier, Alexandra&lt;/author&gt;&lt;author&gt;Stempfhuber, Barbara&lt;/author&gt;&lt;author&gt;Kirchhoff, Frank&lt;/author&gt;&lt;author&gt;Hirrlinger, Johannes&lt;/author&gt;&lt;author&gt;Haslinger, Anja&lt;/author&gt;&lt;author&gt;Lie, D Chichung&lt;/author&gt;&lt;author&gt;Beckers, Johannes&lt;/author&gt;&lt;author&gt;Yoder, Bradley&lt;/author&gt;&lt;author&gt;Irmler, Martin&lt;/author&gt;&lt;author&gt;Götz, Magdalena&lt;/author&gt;&lt;/authors&gt;&lt;/contributors&gt;&lt;auth-affiliation&gt;Institute for Stem Cell Research, Helmholtz Centre Munich German Research Centre for Environmental Health, Neuherberg/Munich, Germany.&lt;/auth-affiliation&gt;&lt;titles&gt;&lt;title&gt;&lt;style face="normal" font="default" size="100%"&gt;In vivo fate mapping and expression analysis reveals molecular hallmarks of prospectively isolated adult neural stem cells.&lt;/style&gt;&lt;/title&gt;&lt;secondary-title&gt;&lt;style face="normal" font="default" size="100%"&gt;Cell Stem Cell&lt;/style&gt;&lt;/secondary-title&gt;&lt;/titles&gt;&lt;pages&gt;744-58&lt;/pages&gt;&lt;volume&gt;7&lt;/volume&gt;&lt;number&gt;6&lt;/number&gt;&lt;keywords&gt;&lt;keyword&gt;research support, non-u.s. gov't&lt;/keyword&gt;&lt;keyword&gt;Animals&lt;/keyword&gt;&lt;keyword&gt;Humans&lt;/keyword&gt;&lt;keyword&gt;Tumor Suppressor Proteins&lt;/keyword&gt;&lt;keyword&gt;Adult Stem Cells&lt;/keyword&gt;&lt;keyword&gt;Mice, Inbred C57BL&lt;/keyword&gt;&lt;keyword&gt;Glial Fibrillary Acidic Protein&lt;/keyword&gt;&lt;keyword&gt;Neural Stem Cells&lt;/keyword&gt;&lt;keyword&gt;Mice&lt;/keyword&gt;&lt;/keywords&gt;&lt;dates&gt;&lt;year&gt;2010&lt;/year&gt;&lt;pub-dates&gt;&lt;date&gt;December 12&lt;/date&gt;&lt;/pub-dates&gt;&lt;/dates&gt;&lt;pub-location&gt;United States&lt;/pub-location&gt;&lt;isbn&gt;&lt;/isbn&gt;&lt;issn&gt;1875-9777&lt;/issn&gt;&lt;isbn&gt;1875-9777&lt;/isbn&gt;&lt;doi&gt;10.1016/j.stem.2010.11.017&lt;/doi&gt;&lt;electronic-resource-num&gt;10.1016/j.stem.2010.11.017&lt;/electronic-resource-num&gt;&lt;citation-id&gt;Beckervordersandforth 2010&lt;/citation-id&gt;&lt;pmid&gt;21112568&lt;/pmid&gt;&lt;accession-num&gt;21112568&lt;/accession-num&gt;&lt;modified-date&gt;2012-01-23 12:54:03 -0500&lt;/modified-date&gt;&lt;/record&gt;&lt;/Cite&gt;&lt;/EndNote&gt;</w:instrText>
            </w:r>
            <w:r w:rsidR="00EC1D23" w:rsidRPr="00266321">
              <w:rPr>
                <w:rFonts w:ascii="Arial" w:hAnsi="Arial"/>
              </w:rPr>
              <w:fldChar w:fldCharType="separate"/>
            </w:r>
            <w:r w:rsidRPr="00266321">
              <w:rPr>
                <w:rFonts w:ascii="Arial" w:hAnsi="Arial"/>
              </w:rPr>
              <w:t xml:space="preserve"> [4]</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szCs w:val="22"/>
              </w:rPr>
              <w:t>TAP</w:t>
            </w: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d63</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Ahn 2004&lt;/CitationTag&gt;&lt;Prefix&gt;&lt;/Prefix&gt;&lt;Suffix&gt;&lt;/Suffix&gt;&lt;Pages&gt;&lt;/Pages&gt;&lt;record&gt;&lt;rec-number&gt;46&lt;/rec-number&gt;&lt;foreign-keys&gt;&lt;key app="Sente"&gt;Ahn 2004&lt;/key&gt;&lt;/foreign-keys&gt;&lt;ref-type name="Journal Article"&gt;17&lt;/ref-type&gt;&lt;contributors&gt;&lt;authors&gt;&lt;author&gt;Ahn, Joon-Ik&lt;/author&gt;&lt;author&gt;Lee, Ki-Hwan&lt;/author&gt;&lt;author&gt;Shin, Dong-Mi&lt;/author&gt;&lt;author&gt;Shim, Jae-Won&lt;/author&gt;&lt;author&gt;Kim, Chang-Mee&lt;/author&gt;&lt;author&gt;Kim, Hyun&lt;/author&gt;&lt;author&gt;Lee, Sang-Hun&lt;/author&gt;&lt;author&gt;Lee, Yong-Sung&lt;/author&gt;&lt;/authors&gt;&lt;/contributors&gt;&lt;auth-affiliation&gt;Department of Biochemistry, College of Medicine, Hanyang University, Seoul 133-791, South Korea.&lt;/auth-affiliation&gt;&lt;titles&gt;&lt;title&gt;&lt;style face="normal" font="default" size="100%"&gt;Temporal expression changes during differentiation of neural stem cells derived from mouse embryonic stem cell.&lt;/style&gt;&lt;/title&gt;&lt;secondary-title&gt;&lt;style face="normal" font="default" size="100%"&gt;J Cell Biochem&lt;/style&gt;&lt;/secondary-title&gt;&lt;/titles&gt;&lt;pages&gt;563-78&lt;/pages&gt;&lt;volume&gt;93&lt;/volume&gt;&lt;number&gt;3&lt;/number&gt;&lt;keywords&gt;&lt;keyword&gt;research support, non-u.s. gov't&lt;/keyword&gt;&lt;keyword&gt;Cell Differentiation&lt;/keyword&gt;&lt;keyword&gt;Animals&lt;/keyword&gt;&lt;keyword&gt;Forkhead Transcription Factors&lt;/keyword&gt;&lt;keyword&gt;Cells, Cultured&lt;/keyword&gt;&lt;keyword&gt;Transcription Factors&lt;/keyword&gt;&lt;keyword&gt;Embryo, Mammalian&lt;/keyword&gt;&lt;keyword&gt;Gene Expression Profiling&lt;/keyword&gt;&lt;keyword&gt;Cyclins&lt;/keyword&gt;&lt;keyword&gt;Cluster Analysis&lt;/keyword&gt;&lt;keyword&gt;In Situ Hybridization&lt;/keyword&gt;&lt;keyword&gt;Cyclin D2&lt;/keyword&gt;&lt;keyword&gt;Choroid Plexus&lt;/keyword&gt;&lt;keyword&gt;Neurons&lt;/keyword&gt;&lt;keyword&gt;Cyclin-Dependent Kinases&lt;/keyword&gt;&lt;keyword&gt;Mice&lt;/keyword&gt;&lt;keyword&gt;Central Nervous System&lt;/keyword&gt;&lt;keyword&gt;Proto-Oncogene Proteins&lt;/keyword&gt;&lt;keyword&gt;Stem Cells&lt;/keyword&gt;&lt;keyword&gt;Cyclin-Dependent Kinase 4&lt;/keyword&gt;&lt;/keywords&gt;&lt;dates&gt;&lt;year&gt;2004&lt;/year&gt;&lt;pub-dates&gt;&lt;date&gt;October 10&lt;/date&gt;&lt;/pub-dates&gt;&lt;/dates&gt;&lt;pub-location&gt;United States&lt;/pub-location&gt;&lt;isbn&gt;&lt;/isbn&gt;&lt;issn&gt;0730-2312&lt;/issn&gt;&lt;isbn&gt;0730-2312&lt;/isbn&gt;&lt;doi&gt;10.1002/jcb.20168&lt;/doi&gt;&lt;electronic-resource-num&gt;10.1002/jcb.20168&lt;/electronic-resource-num&gt;&lt;citation-id&gt;Ahn 2004&lt;/citation-id&gt;&lt;pmid&gt;15378605&lt;/pmid&gt;&lt;accession-num&gt;15378605&lt;/accession-num&gt;&lt;modified-date&gt;2012-01-23 12:02:34 -0500&lt;/modified-date&gt;&lt;/record&gt;&lt;/Cite&gt;&lt;/EndNote&gt;</w:instrText>
            </w:r>
            <w:r w:rsidR="00EC1D23" w:rsidRPr="00266321">
              <w:rPr>
                <w:rFonts w:ascii="Arial" w:hAnsi="Arial"/>
              </w:rPr>
              <w:fldChar w:fldCharType="separate"/>
            </w:r>
            <w:r w:rsidRPr="00266321">
              <w:rPr>
                <w:rFonts w:ascii="Arial" w:hAnsi="Arial"/>
              </w:rPr>
              <w:t xml:space="preserve"> [5]</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d81</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Ahn 2004&lt;/CitationTag&gt;&lt;Prefix&gt;&lt;/Prefix&gt;&lt;Suffix&gt;&lt;/Suffix&gt;&lt;Pages&gt;&lt;/Pages&gt;&lt;record&gt;&lt;rec-number&gt;46&lt;/rec-number&gt;&lt;foreign-keys&gt;&lt;key app="Sente"&gt;Ahn 2004&lt;/key&gt;&lt;/foreign-keys&gt;&lt;ref-type name="Journal Article"&gt;17&lt;/ref-type&gt;&lt;contributors&gt;&lt;authors&gt;&lt;author&gt;Ahn, Joon-Ik&lt;/author&gt;&lt;author&gt;Lee, Ki-Hwan&lt;/author&gt;&lt;author&gt;Shin, Dong-Mi&lt;/author&gt;&lt;author&gt;Shim, Jae-Won&lt;/author&gt;&lt;author&gt;Kim, Chang-Mee&lt;/author&gt;&lt;author&gt;Kim, Hyun&lt;/author&gt;&lt;author&gt;Lee, Sang-Hun&lt;/author&gt;&lt;author&gt;Lee, Yong-Sung&lt;/author&gt;&lt;/authors&gt;&lt;/contributors&gt;&lt;auth-affiliation&gt;Department of Biochemistry, College of Medicine, Hanyang University, Seoul 133-791, South Korea.&lt;/auth-affiliation&gt;&lt;titles&gt;&lt;title&gt;&lt;style face="normal" font="default" size="100%"&gt;Temporal expression changes during differentiation of neural stem cells derived from mouse embryonic stem cell.&lt;/style&gt;&lt;/title&gt;&lt;secondary-title&gt;&lt;style face="normal" font="default" size="100%"&gt;J Cell Biochem&lt;/style&gt;&lt;/secondary-title&gt;&lt;/titles&gt;&lt;pages&gt;563-78&lt;/pages&gt;&lt;volume&gt;93&lt;/volume&gt;&lt;number&gt;3&lt;/number&gt;&lt;keywords&gt;&lt;keyword&gt;research support, non-u.s. gov't&lt;/keyword&gt;&lt;keyword&gt;Cell Differentiation&lt;/keyword&gt;&lt;keyword&gt;Animals&lt;/keyword&gt;&lt;keyword&gt;Forkhead Transcription Factors&lt;/keyword&gt;&lt;keyword&gt;Cells, Cultured&lt;/keyword&gt;&lt;keyword&gt;Transcription Factors&lt;/keyword&gt;&lt;keyword&gt;Embryo, Mammalian&lt;/keyword&gt;&lt;keyword&gt;Gene Expression Profiling&lt;/keyword&gt;&lt;keyword&gt;Cyclins&lt;/keyword&gt;&lt;keyword&gt;Cluster Analysis&lt;/keyword&gt;&lt;keyword&gt;In Situ Hybridization&lt;/keyword&gt;&lt;keyword&gt;Cyclin D2&lt;/keyword&gt;&lt;keyword&gt;Choroid Plexus&lt;/keyword&gt;&lt;keyword&gt;Neurons&lt;/keyword&gt;&lt;keyword&gt;Cyclin-Dependent Kinases&lt;/keyword&gt;&lt;keyword&gt;Mice&lt;/keyword&gt;&lt;keyword&gt;Central Nervous System&lt;/keyword&gt;&lt;keyword&gt;Proto-Oncogene Proteins&lt;/keyword&gt;&lt;keyword&gt;Stem Cells&lt;/keyword&gt;&lt;keyword&gt;Cyclin-Dependent Kinase 4&lt;/keyword&gt;&lt;/keywords&gt;&lt;dates&gt;&lt;year&gt;2004&lt;/year&gt;&lt;pub-dates&gt;&lt;date&gt;October 10&lt;/date&gt;&lt;/pub-dates&gt;&lt;/dates&gt;&lt;pub-location&gt;United States&lt;/pub-location&gt;&lt;isbn&gt;&lt;/isbn&gt;&lt;issn&gt;0730-2312&lt;/issn&gt;&lt;isbn&gt;0730-2312&lt;/isbn&gt;&lt;doi&gt;10.1002/jcb.20168&lt;/doi&gt;&lt;electronic-resource-num&gt;10.1002/jcb.20168&lt;/electronic-resource-num&gt;&lt;citation-id&gt;Ahn 2004&lt;/citation-id&gt;&lt;pmid&gt;15378605&lt;/pmid&gt;&lt;accession-num&gt;15378605&lt;/accession-num&gt;&lt;modified-date&gt;2012-01-23 12:02:34 -0500&lt;/modified-date&gt;&lt;/record&gt;&lt;/Cite&gt;&lt;/EndNote&gt;</w:instrText>
            </w:r>
            <w:r w:rsidR="00EC1D23" w:rsidRPr="00266321">
              <w:rPr>
                <w:rFonts w:ascii="Arial" w:hAnsi="Arial"/>
              </w:rPr>
              <w:fldChar w:fldCharType="separate"/>
            </w:r>
            <w:r w:rsidRPr="00266321">
              <w:rPr>
                <w:rFonts w:ascii="Arial" w:hAnsi="Arial"/>
              </w:rPr>
              <w:t xml:space="preserve"> [5]</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szCs w:val="22"/>
              </w:rPr>
              <w:t>Astrocyte</w:t>
            </w: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Sparcl1</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Apoe</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asq2</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Beckervordersandforth 2010&lt;/CitationTag&gt;&lt;Prefix&gt;&lt;/Prefix&gt;&lt;Suffix&gt;&lt;/Suffix&gt;&lt;Pages&gt;&lt;/Pages&gt;&lt;record&gt;&lt;rec-number&gt;56&lt;/rec-number&gt;&lt;foreign-keys&gt;&lt;key app="Sente"&gt;Beckervordersandforth 2010&lt;/key&gt;&lt;/foreign-keys&gt;&lt;ref-type name="Journal Article"&gt;17&lt;/ref-type&gt;&lt;contributors&gt;&lt;authors&gt;&lt;author&gt;Beckervordersandforth, Ruth&lt;/author&gt;&lt;author&gt;Tripathi, Pratibha&lt;/author&gt;&lt;author&gt;Ninkovic, Jovica&lt;/author&gt;&lt;author&gt;Bayam, Efil&lt;/author&gt;&lt;author&gt;Lepier, Alexandra&lt;/author&gt;&lt;author&gt;Stempfhuber, Barbara&lt;/author&gt;&lt;author&gt;Kirchhoff, Frank&lt;/author&gt;&lt;author&gt;Hirrlinger, Johannes&lt;/author&gt;&lt;author&gt;Haslinger, Anja&lt;/author&gt;&lt;author&gt;Lie, D Chichung&lt;/author&gt;&lt;author&gt;Beckers, Johannes&lt;/author&gt;&lt;author&gt;Yoder, Bradley&lt;/author&gt;&lt;author&gt;Irmler, Martin&lt;/author&gt;&lt;author&gt;Götz, Magdalena&lt;/author&gt;&lt;/authors&gt;&lt;/contributors&gt;&lt;auth-affiliation&gt;Institute for Stem Cell Research, Helmholtz Centre Munich German Research Centre for Environmental Health, Neuherberg/Munich, Germany.&lt;/auth-affiliation&gt;&lt;titles&gt;&lt;title&gt;&lt;style face="normal" font="default" size="100%"&gt;In vivo fate mapping and expression analysis reveals molecular hallmarks of prospectively isolated adult neural stem cells.&lt;/style&gt;&lt;/title&gt;&lt;secondary-title&gt;&lt;style face="normal" font="default" size="100%"&gt;Cell Stem Cell&lt;/style&gt;&lt;/secondary-title&gt;&lt;/titles&gt;&lt;pages&gt;744-58&lt;/pages&gt;&lt;volume&gt;7&lt;/volume&gt;&lt;number&gt;6&lt;/number&gt;&lt;keywords&gt;&lt;keyword&gt;research support, non-u.s. gov't&lt;/keyword&gt;&lt;keyword&gt;Animals&lt;/keyword&gt;&lt;keyword&gt;Humans&lt;/keyword&gt;&lt;keyword&gt;Tumor Suppressor Proteins&lt;/keyword&gt;&lt;keyword&gt;Adult Stem Cells&lt;/keyword&gt;&lt;keyword&gt;Mice, Inbred C57BL&lt;/keyword&gt;&lt;keyword&gt;Glial Fibrillary Acidic Protein&lt;/keyword&gt;&lt;keyword&gt;Neural Stem Cells&lt;/keyword&gt;&lt;keyword&gt;Mice&lt;/keyword&gt;&lt;/keywords&gt;&lt;dates&gt;&lt;year&gt;2010&lt;/year&gt;&lt;pub-dates&gt;&lt;date&gt;December 12&lt;/date&gt;&lt;/pub-dates&gt;&lt;/dates&gt;&lt;pub-location&gt;United States&lt;/pub-location&gt;&lt;isbn&gt;&lt;/isbn&gt;&lt;issn&gt;1875-9777&lt;/issn&gt;&lt;isbn&gt;1875-9777&lt;/isbn&gt;&lt;doi&gt;10.1016/j.stem.2010.11.017&lt;/doi&gt;&lt;electronic-resource-num&gt;10.1016/j.stem.2010.11.017&lt;/electronic-resource-num&gt;&lt;citation-id&gt;Beckervordersandforth 2010&lt;/citation-id&gt;&lt;pmid&gt;21112568&lt;/pmid&gt;&lt;accession-num&gt;21112568&lt;/accession-num&gt;&lt;modified-date&gt;2012-01-23 12:54:03 -0500&lt;/modified-date&gt;&lt;/record&gt;&lt;/Cite&gt;&lt;/EndNote&gt;</w:instrText>
            </w:r>
            <w:r w:rsidR="00EC1D23" w:rsidRPr="00266321">
              <w:rPr>
                <w:rFonts w:ascii="Arial" w:hAnsi="Arial"/>
              </w:rPr>
              <w:fldChar w:fldCharType="separate"/>
            </w:r>
            <w:r w:rsidRPr="00266321">
              <w:rPr>
                <w:rFonts w:ascii="Arial" w:hAnsi="Arial"/>
              </w:rPr>
              <w:t xml:space="preserve"> [4]</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Scg3</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Ahn 2004&lt;/CitationTag&gt;&lt;Prefix&gt;&lt;/Prefix&gt;&lt;Suffix&gt;&lt;/Suffix&gt;&lt;Pages&gt;&lt;/Pages&gt;&lt;record&gt;&lt;rec-number&gt;46&lt;/rec-number&gt;&lt;foreign-keys&gt;&lt;key app="Sente"&gt;Ahn 2004&lt;/key&gt;&lt;/foreign-keys&gt;&lt;ref-type name="Journal Article"&gt;17&lt;/ref-type&gt;&lt;contributors&gt;&lt;authors&gt;&lt;author&gt;Ahn, Joon-Ik&lt;/author&gt;&lt;author&gt;Lee, Ki-Hwan&lt;/author&gt;&lt;author&gt;Shin, Dong-Mi&lt;/author&gt;&lt;author&gt;Shim, Jae-Won&lt;/author&gt;&lt;author&gt;Kim, Chang-Mee&lt;/author&gt;&lt;author&gt;Kim, Hyun&lt;/author&gt;&lt;author&gt;Lee, Sang-Hun&lt;/author&gt;&lt;author&gt;Lee, Yong-Sung&lt;/author&gt;&lt;/authors&gt;&lt;/contributors&gt;&lt;auth-affiliation&gt;Department of Biochemistry, College of Medicine, Hanyang University, Seoul 133-791, South Korea.&lt;/auth-affiliation&gt;&lt;titles&gt;&lt;title&gt;&lt;style face="normal" font="default" size="100%"&gt;Temporal expression changes during differentiation of neural stem cells derived from mouse embryonic stem cell.&lt;/style&gt;&lt;/title&gt;&lt;secondary-title&gt;&lt;style face="normal" font="default" size="100%"&gt;J Cell Biochem&lt;/style&gt;&lt;/secondary-title&gt;&lt;/titles&gt;&lt;pages&gt;563-78&lt;/pages&gt;&lt;volume&gt;93&lt;/volume&gt;&lt;number&gt;3&lt;/number&gt;&lt;keywords&gt;&lt;keyword&gt;research support, non-u.s. gov't&lt;/keyword&gt;&lt;keyword&gt;Cell Differentiation&lt;/keyword&gt;&lt;keyword&gt;Animals&lt;/keyword&gt;&lt;keyword&gt;Forkhead Transcription Factors&lt;/keyword&gt;&lt;keyword&gt;Cells, Cultured&lt;/keyword&gt;&lt;keyword&gt;Transcription Factors&lt;/keyword&gt;&lt;keyword&gt;Embryo, Mammalian&lt;/keyword&gt;&lt;keyword&gt;Gene Expression Profiling&lt;/keyword&gt;&lt;keyword&gt;Cyclins&lt;/keyword&gt;&lt;keyword&gt;Cluster Analysis&lt;/keyword&gt;&lt;keyword&gt;In Situ Hybridization&lt;/keyword&gt;&lt;keyword&gt;Cyclin D2&lt;/keyword&gt;&lt;keyword&gt;Choroid Plexus&lt;/keyword&gt;&lt;keyword&gt;Neurons&lt;/keyword&gt;&lt;keyword&gt;Cyclin-Dependent Kinases&lt;/keyword&gt;&lt;keyword&gt;Mice&lt;/keyword&gt;&lt;keyword&gt;Central Nervous System&lt;/keyword&gt;&lt;keyword&gt;Proto-Oncogene Proteins&lt;/keyword&gt;&lt;keyword&gt;Stem Cells&lt;/keyword&gt;&lt;keyword&gt;Cyclin-Dependent Kinase 4&lt;/keyword&gt;&lt;/keywords&gt;&lt;dates&gt;&lt;year&gt;2004&lt;/year&gt;&lt;pub-dates&gt;&lt;date&gt;October 10&lt;/date&gt;&lt;/pub-dates&gt;&lt;/dates&gt;&lt;pub-location&gt;United States&lt;/pub-location&gt;&lt;isbn&gt;&lt;/isbn&gt;&lt;issn&gt;0730-2312&lt;/issn&gt;&lt;isbn&gt;0730-2312&lt;/isbn&gt;&lt;doi&gt;10.1002/jcb.20168&lt;/doi&gt;&lt;electronic-resource-num&gt;10.1002/jcb.20168&lt;/electronic-resource-num&gt;&lt;citation-id&gt;Ahn 2004&lt;/citation-id&gt;&lt;pmid&gt;15378605&lt;/pmid&gt;&lt;accession-num&gt;15378605&lt;/accession-num&gt;&lt;modified-date&gt;2012-01-23 12:02:34 -0500&lt;/modified-date&gt;&lt;/record&gt;&lt;/Cite&gt;&lt;/EndNote&gt;</w:instrText>
            </w:r>
            <w:r w:rsidR="00EC1D23" w:rsidRPr="00266321">
              <w:rPr>
                <w:rFonts w:ascii="Arial" w:hAnsi="Arial"/>
              </w:rPr>
              <w:fldChar w:fldCharType="separate"/>
            </w:r>
            <w:r w:rsidRPr="00266321">
              <w:rPr>
                <w:rFonts w:ascii="Arial" w:hAnsi="Arial"/>
              </w:rPr>
              <w:t xml:space="preserve"> [5]</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Sparc</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Timp4</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Beckervordersandforth 2010&lt;/CitationTag&gt;&lt;Prefix&gt;&lt;/Prefix&gt;&lt;Suffix&gt;&lt;/Suffix&gt;&lt;Pages&gt;&lt;/Pages&gt;&lt;record&gt;&lt;rec-number&gt;56&lt;/rec-number&gt;&lt;foreign-keys&gt;&lt;key app="Sente"&gt;Beckervordersandforth 2010&lt;/key&gt;&lt;/foreign-keys&gt;&lt;ref-type name="Journal Article"&gt;17&lt;/ref-type&gt;&lt;contributors&gt;&lt;authors&gt;&lt;author&gt;Beckervordersandforth, Ruth&lt;/author&gt;&lt;author&gt;Tripathi, Pratibha&lt;/author&gt;&lt;author&gt;Ninkovic, Jovica&lt;/author&gt;&lt;author&gt;Bayam, Efil&lt;/author&gt;&lt;author&gt;Lepier, Alexandra&lt;/author&gt;&lt;author&gt;Stempfhuber, Barbara&lt;/author&gt;&lt;author&gt;Kirchhoff, Frank&lt;/author&gt;&lt;author&gt;Hirrlinger, Johannes&lt;/author&gt;&lt;author&gt;Haslinger, Anja&lt;/author&gt;&lt;author&gt;Lie, D Chichung&lt;/author&gt;&lt;author&gt;Beckers, Johannes&lt;/author&gt;&lt;author&gt;Yoder, Bradley&lt;/author&gt;&lt;author&gt;Irmler, Martin&lt;/author&gt;&lt;author&gt;Götz, Magdalena&lt;/author&gt;&lt;/authors&gt;&lt;/contributors&gt;&lt;auth-affiliation&gt;Institute for Stem Cell Research, Helmholtz Centre Munich German Research Centre for Environmental Health, Neuherberg/Munich, Germany.&lt;/auth-affiliation&gt;&lt;titles&gt;&lt;title&gt;&lt;style face="normal" font="default" size="100%"&gt;In vivo fate mapping and expression analysis reveals molecular hallmarks of prospectively isolated adult neural stem cells.&lt;/style&gt;&lt;/title&gt;&lt;secondary-title&gt;&lt;style face="normal" font="default" size="100%"&gt;Cell Stem Cell&lt;/style&gt;&lt;/secondary-title&gt;&lt;/titles&gt;&lt;pages&gt;744-58&lt;/pages&gt;&lt;volume&gt;7&lt;/volume&gt;&lt;number&gt;6&lt;/number&gt;&lt;keywords&gt;&lt;keyword&gt;research support, non-u.s. gov't&lt;/keyword&gt;&lt;keyword&gt;Animals&lt;/keyword&gt;&lt;keyword&gt;Humans&lt;/keyword&gt;&lt;keyword&gt;Tumor Suppressor Proteins&lt;/keyword&gt;&lt;keyword&gt;Adult Stem Cells&lt;/keyword&gt;&lt;keyword&gt;Mice, Inbred C57BL&lt;/keyword&gt;&lt;keyword&gt;Glial Fibrillary Acidic Protein&lt;/keyword&gt;&lt;keyword&gt;Neural Stem Cells&lt;/keyword&gt;&lt;keyword&gt;Mice&lt;/keyword&gt;&lt;/keywords&gt;&lt;dates&gt;&lt;year&gt;2010&lt;/year&gt;&lt;pub-dates&gt;&lt;date&gt;December 12&lt;/date&gt;&lt;/pub-dates&gt;&lt;/dates&gt;&lt;pub-location&gt;United States&lt;/pub-location&gt;&lt;isbn&gt;&lt;/isbn&gt;&lt;issn&gt;1875-9777&lt;/issn&gt;&lt;isbn&gt;1875-9777&lt;/isbn&gt;&lt;doi&gt;10.1016/j.stem.2010.11.017&lt;/doi&gt;&lt;electronic-resource-num&gt;10.1016/j.stem.2010.11.017&lt;/electronic-resource-num&gt;&lt;citation-id&gt;Beckervordersandforth 2010&lt;/citation-id&gt;&lt;pmid&gt;21112568&lt;/pmid&gt;&lt;accession-num&gt;21112568&lt;/accession-num&gt;&lt;modified-date&gt;2012-01-23 12:54:03 -0500&lt;/modified-date&gt;&lt;/record&gt;&lt;/Cite&gt;&lt;/EndNote&gt;</w:instrText>
            </w:r>
            <w:r w:rsidR="00EC1D23" w:rsidRPr="00266321">
              <w:rPr>
                <w:rFonts w:ascii="Arial" w:hAnsi="Arial"/>
              </w:rPr>
              <w:fldChar w:fldCharType="separate"/>
            </w:r>
            <w:r w:rsidRPr="00266321">
              <w:rPr>
                <w:rFonts w:ascii="Arial" w:hAnsi="Arial"/>
              </w:rPr>
              <w:t xml:space="preserve"> [4]</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Slc1a3</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Beckervordersandforth 2010&lt;/CitationTag&gt;&lt;Prefix&gt;&lt;/Prefix&gt;&lt;Suffix&gt;&lt;/Suffix&gt;&lt;Pages&gt;&lt;/Pages&gt;&lt;record&gt;&lt;rec-number&gt;56&lt;/rec-number&gt;&lt;foreign-keys&gt;&lt;key app="Sente"&gt;Beckervordersandforth 2010&lt;/key&gt;&lt;/foreign-keys&gt;&lt;ref-type name="Journal Article"&gt;17&lt;/ref-type&gt;&lt;contributors&gt;&lt;authors&gt;&lt;author&gt;Beckervordersandforth, Ruth&lt;/author&gt;&lt;author&gt;Tripathi, Pratibha&lt;/author&gt;&lt;author&gt;Ninkovic, Jovica&lt;/author&gt;&lt;author&gt;Bayam, Efil&lt;/author&gt;&lt;author&gt;Lepier, Alexandra&lt;/author&gt;&lt;author&gt;Stempfhuber, Barbara&lt;/author&gt;&lt;author&gt;Kirchhoff, Frank&lt;/author&gt;&lt;author&gt;Hirrlinger, Johannes&lt;/author&gt;&lt;author&gt;Haslinger, Anja&lt;/author&gt;&lt;author&gt;Lie, D Chichung&lt;/author&gt;&lt;author&gt;Beckers, Johannes&lt;/author&gt;&lt;author&gt;Yoder, Bradley&lt;/author&gt;&lt;author&gt;Irmler, Martin&lt;/author&gt;&lt;author&gt;Götz, Magdalena&lt;/author&gt;&lt;/authors&gt;&lt;/contributors&gt;&lt;auth-affiliation&gt;Institute for Stem Cell Research, Helmholtz Centre Munich German Research Centre for Environmental Health, Neuherberg/Munich, Germany.&lt;/auth-affiliation&gt;&lt;titles&gt;&lt;title&gt;&lt;style face="normal" font="default" size="100%"&gt;In vivo fate mapping and expression analysis reveals molecular hallmarks of prospectively isolated adult neural stem cells.&lt;/style&gt;&lt;/title&gt;&lt;secondary-title&gt;&lt;style face="normal" font="default" size="100%"&gt;Cell Stem Cell&lt;/style&gt;&lt;/secondary-title&gt;&lt;/titles&gt;&lt;pages&gt;744-58&lt;/pages&gt;&lt;volume&gt;7&lt;/volume&gt;&lt;number&gt;6&lt;/number&gt;&lt;keywords&gt;&lt;keyword&gt;research support, non-u.s. gov't&lt;/keyword&gt;&lt;keyword&gt;Animals&lt;/keyword&gt;&lt;keyword&gt;Humans&lt;/keyword&gt;&lt;keyword&gt;Tumor Suppressor Proteins&lt;/keyword&gt;&lt;keyword&gt;Adult Stem Cells&lt;/keyword&gt;&lt;keyword&gt;Mice, Inbred C57BL&lt;/keyword&gt;&lt;keyword&gt;Glial Fibrillary Acidic Protein&lt;/keyword&gt;&lt;keyword&gt;Neural Stem Cells&lt;/keyword&gt;&lt;keyword&gt;Mice&lt;/keyword&gt;&lt;/keywords&gt;&lt;dates&gt;&lt;year&gt;2010&lt;/year&gt;&lt;pub-dates&gt;&lt;date&gt;December 12&lt;/date&gt;&lt;/pub-dates&gt;&lt;/dates&gt;&lt;pub-location&gt;United States&lt;/pub-location&gt;&lt;isbn&gt;&lt;/isbn&gt;&lt;issn&gt;1875-9777&lt;/issn&gt;&lt;isbn&gt;1875-9777&lt;/isbn&gt;&lt;doi&gt;10.1016/j.stem.2010.11.017&lt;/doi&gt;&lt;electronic-resource-num&gt;10.1016/j.stem.2010.11.017&lt;/electronic-resource-num&gt;&lt;citation-id&gt;Beckervordersandforth 2010&lt;/citation-id&gt;&lt;pmid&gt;21112568&lt;/pmid&gt;&lt;accession-num&gt;21112568&lt;/accession-num&gt;&lt;modified-date&gt;2012-01-23 12:54:03 -0500&lt;/modified-date&gt;&lt;/record&gt;&lt;/Cite&gt;&lt;/EndNote&gt;</w:instrText>
            </w:r>
            <w:r w:rsidR="00EC1D23" w:rsidRPr="00266321">
              <w:rPr>
                <w:rFonts w:ascii="Arial" w:hAnsi="Arial"/>
              </w:rPr>
              <w:fldChar w:fldCharType="separate"/>
            </w:r>
            <w:r w:rsidRPr="00266321">
              <w:rPr>
                <w:rFonts w:ascii="Arial" w:hAnsi="Arial"/>
              </w:rPr>
              <w:t xml:space="preserve"> [4]</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szCs w:val="22"/>
              </w:rPr>
              <w:t>Ependymal cell</w:t>
            </w: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Apoe</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Jacquet 2009&lt;/CitationTag&gt;&lt;Prefix&gt;&lt;/Prefix&gt;&lt;Suffix&gt;&lt;/Suffix&gt;&lt;Pages&gt;&lt;/Pages&gt;&lt;record&gt;&lt;rec-number&gt;27&lt;/rec-number&gt;&lt;foreign-keys&gt;&lt;key app="Sente"&gt;Jacquet 2009&lt;/key&gt;&lt;/foreign-keys&gt;&lt;ref-type name="Journal Article"&gt;17&lt;/ref-type&gt;&lt;contributors&gt;&lt;authors&gt;&lt;author&gt;Jacquet, Benoit V&lt;/author&gt;&lt;author&gt;Salinas-Mondragon, Raul&lt;/author&gt;&lt;author&gt;Liang, Huixuan&lt;/author&gt;&lt;author&gt;Therit, Blair&lt;/author&gt;&lt;author&gt;Buie, Justin D&lt;/author&gt;&lt;author&gt;Dykstra, Michael&lt;/author&gt;&lt;author&gt;Campbell, Kenneth&lt;/author&gt;&lt;author&gt;Ostrowski, Lawrence E&lt;/author&gt;&lt;author&gt;Brody, Steven L&lt;/author&gt;&lt;author&gt;Ghashghaei, H Troy&lt;/author&gt;&lt;/authors&gt;&lt;/contributors&gt;&lt;auth-affiliation&gt;North Carolina State University, College of Veterinary Medicine, Department of Molecular Biomedical Sciences, Raleigh, NC 27606, USA.&lt;/auth-affiliation&gt;&lt;titles&gt;&lt;title&gt;&lt;style face="normal" font="default" size="100%"&gt;FoxJ1-dependent gene expression is required for differentiation of radial glia into ependymal cells and a subset of astrocytes in the postnatal brain.&lt;/style&gt;&lt;/title&gt;&lt;secondary-title&gt;&lt;style face="normal" font="default" size="100%"&gt;Development&lt;/style&gt;&lt;/secondary-title&gt;&lt;/titles&gt;&lt;pages&gt;4021-31&lt;/pages&gt;&lt;volume&gt;136&lt;/volume&gt;&lt;number&gt;23&lt;/number&gt;&lt;keywords&gt;&lt;keyword&gt;research support, non-u.s. gov't&lt;/keyword&gt;&lt;keyword&gt;Cell Differentiation&lt;/keyword&gt;&lt;keyword&gt;Animals&lt;/keyword&gt;&lt;keyword&gt;Forkhead Transcription Factors&lt;/keyword&gt;&lt;keyword&gt;Cells, Cultured&lt;/keyword&gt;&lt;keyword&gt;Astrocytes&lt;/keyword&gt;&lt;keyword&gt;Brain&lt;/keyword&gt;&lt;keyword&gt;In Situ Hybridization&lt;/keyword&gt;&lt;keyword&gt;Mice, Knockout&lt;/keyword&gt;&lt;keyword&gt;Neuroglia&lt;/keyword&gt;&lt;keyword&gt;Ependyma&lt;/keyword&gt;&lt;keyword&gt;Mice&lt;/keyword&gt;&lt;keyword&gt;Immunohistochemistry&lt;/keyword&gt;&lt;keyword&gt;Fluorescent Antibody Technique, Direct&lt;/keyword&gt;&lt;keyword&gt;Gene Expression&lt;/keyword&gt;&lt;/keywords&gt;&lt;dates&gt;&lt;year&gt;2009&lt;/year&gt;&lt;pub-dates&gt;&lt;date&gt;December&lt;/date&gt;&lt;/pub-dates&gt;&lt;/dates&gt;&lt;pub-location&gt;England&lt;/pub-location&gt;&lt;isbn&gt;&lt;/isbn&gt;&lt;issn&gt;1477-9129&lt;/issn&gt;&lt;isbn&gt;1477-9129&lt;/isbn&gt;&lt;doi&gt;10.1242/dev.041129&lt;/doi&gt;&lt;electronic-resource-num&gt;10.1242/dev.041129&lt;/electronic-resource-num&gt;&lt;citation-id&gt;Jacquet 2009&lt;/citation-id&gt;&lt;pmid&gt;19906869&lt;/pmid&gt;&lt;accession-num&gt;19906869&lt;/accession-num&gt;&lt;pmcid&gt;PMC3118431&lt;/pmcid&gt;&lt;custom2&gt;PMC3118431&lt;/custom2&gt;&lt;modified-date&gt;2012-01-23 12:02:27 -0500&lt;/modified-date&gt;&lt;/record&gt;&lt;/Cite&gt;&lt;Cite IncludeInBody="1" IncludeInBibliography="1" ExcludeAuth="0" ExcludeYear="0" StripEnclosure="0" SuppressSuperscript="0" YearOnly="0"&gt;&lt;CitationTag&gt;Pfenninger 2011&lt;/CitationTag&gt;&lt;Prefix&gt;&lt;/Prefix&gt;&lt;Suffix&gt;&lt;/Suffix&gt;&lt;Pages&gt;&lt;/Pages&gt;&lt;record&gt;&lt;rec-number&gt;47&lt;/rec-number&gt;&lt;foreign-keys&gt;&lt;key app="Sente"&gt;Pfenninger 2011&lt;/key&gt;&lt;/foreign-keys&gt;&lt;ref-type name="Journal Article"&gt;17&lt;/ref-type&gt;&lt;contributors&gt;&lt;authors&gt;&lt;author&gt;Pfenninger, Cosima V&lt;/author&gt;&lt;author&gt;Steinhoff, Christine&lt;/author&gt;&lt;author&gt;Hertwig, Falk&lt;/author&gt;&lt;author&gt;Nuber, Ulrike A&lt;/author&gt;&lt;/authors&gt;&lt;/contributors&gt;&lt;auth-affiliation&gt;Department of Laboratory Medicine, Lund Stem Cell Center, Lund University, Lund, Sweden.&lt;/auth-affiliation&gt;&lt;titles&gt;&lt;title&gt;&lt;style face="normal" font="default" size="100%"&gt;Prospectively isolated CD133/CD24-positive ependymal cells from the adult spinal cord and lateral ventricle wall differ in their long-term in vitro self-renewal and in vivo gene expression.&lt;/style&gt;&lt;/title&gt;&lt;secondary-title&gt;&lt;style face="normal" font="default" size="100%"&gt;Glia&lt;/style&gt;&lt;/secondary-title&gt;&lt;/titles&gt;&lt;pages&gt;68-81&lt;/pages&gt;&lt;volume&gt;59&lt;/volume&gt;&lt;number&gt;1&lt;/number&gt;&lt;keywords&gt;&lt;keyword&gt;Glycoproteins&lt;/keyword&gt;&lt;keyword&gt;research support, non-u.s. gov't&lt;/keyword&gt;&lt;keyword&gt;Cell Differentiation&lt;/keyword&gt;&lt;keyword&gt;Animals&lt;/keyword&gt;&lt;keyword&gt;Cells, Cultured&lt;/keyword&gt;&lt;keyword&gt;Reverse Transcriptase Polymerase Chain Reaction&lt;/keyword&gt;&lt;keyword&gt;Antigens, CD&lt;/keyword&gt;&lt;keyword&gt;Antigens, CD24&lt;/keyword&gt;&lt;keyword&gt;Neural Stem Cells&lt;/keyword&gt;&lt;keyword&gt;Spinal Cord&lt;/keyword&gt;&lt;keyword&gt;Ependyma&lt;/keyword&gt;&lt;keyword&gt;Flow Cytometry&lt;/keyword&gt;&lt;keyword&gt;Mice&lt;/keyword&gt;&lt;keyword&gt;Immunohistochemistry&lt;/keyword&gt;&lt;keyword&gt;Oligonucleotide Array Sequence Analysis&lt;/keyword&gt;&lt;keyword&gt;Gene Expression&lt;/keyword&gt;&lt;keyword&gt;Lateral Ventricles&lt;/keyword&gt;&lt;keyword&gt;Peptides&lt;/keyword&gt;&lt;/keywords&gt;&lt;dates&gt;&lt;year&gt;2011&lt;/year&gt;&lt;pub-dates&gt;&lt;date&gt;January&lt;/date&gt;&lt;/pub-dates&gt;&lt;/dates&gt;&lt;pub-location&gt;United States&lt;/pub-location&gt;&lt;isbn&gt;&lt;/isbn&gt;&lt;issn&gt;1098-1136&lt;/issn&gt;&lt;isbn&gt;1098-1136&lt;/isbn&gt;&lt;doi&gt;10.1002/glia.21077&lt;/doi&gt;&lt;electronic-resource-num&gt;10.1002/glia.21077&lt;/electronic-resource-num&gt;&lt;citation-id&gt;Pfenninger 2011&lt;/citation-id&gt;&lt;pmid&gt;21046556&lt;/pmid&gt;&lt;accession-num&gt;21046556&lt;/accession-num&gt;&lt;urls&gt;&lt;related-urls&gt;&lt;url&gt;&lt;style face="normal" font="default" size="100%"&gt;file://localhost/Users/UDN03/Desktop/Cheol/Ga/SST%20manuscript/Cheol%202012.sente6lib/Contents/Attachments/Pfenninger/2011/Prospectively%20isolated%20CD133_CD24-positive%20ependym/Prospectively%20isolated%20CD133_CD24-positive%20ependym.pdf&lt;/style&gt;&lt;/url&gt;&lt;/related-urls&gt;&lt;/urls&gt;&lt;modified-date&gt;2012-01-23 12:02:35 -0500&lt;/modified-date&gt;&lt;/record&gt;&lt;/Cite&gt;&lt;/EndNote&gt;</w:instrText>
            </w:r>
            <w:r w:rsidR="00EC1D23" w:rsidRPr="00266321">
              <w:rPr>
                <w:rFonts w:ascii="Arial" w:hAnsi="Arial"/>
              </w:rPr>
              <w:fldChar w:fldCharType="separate"/>
            </w:r>
            <w:r w:rsidRPr="00266321">
              <w:rPr>
                <w:rFonts w:ascii="Arial" w:hAnsi="Arial"/>
              </w:rPr>
              <w:t xml:space="preserve"> [6,7]</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Vtn</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Pfenninger 2011&lt;/CitationTag&gt;&lt;Prefix&gt;&lt;/Prefix&gt;&lt;Suffix&gt;&lt;/Suffix&gt;&lt;Pages&gt;&lt;/Pages&gt;&lt;record&gt;&lt;rec-number&gt;47&lt;/rec-number&gt;&lt;foreign-keys&gt;&lt;key app="Sente"&gt;Pfenninger 2011&lt;/key&gt;&lt;/foreign-keys&gt;&lt;ref-type name="Journal Article"&gt;17&lt;/ref-type&gt;&lt;contributors&gt;&lt;authors&gt;&lt;author&gt;Pfenninger, Cosima V&lt;/author&gt;&lt;author&gt;Steinhoff, Christine&lt;/author&gt;&lt;author&gt;Hertwig, Falk&lt;/author&gt;&lt;author&gt;Nuber, Ulrike A&lt;/author&gt;&lt;/authors&gt;&lt;/contributors&gt;&lt;auth-affiliation&gt;Department of Laboratory Medicine, Lund Stem Cell Center, Lund University, Lund, Sweden.&lt;/auth-affiliation&gt;&lt;titles&gt;&lt;title&gt;&lt;style face="normal" font="default" size="100%"&gt;Prospectively isolated CD133/CD24-positive ependymal cells from the adult spinal cord and lateral ventricle wall differ in their long-term in vitro self-renewal and in vivo gene expression.&lt;/style&gt;&lt;/title&gt;&lt;secondary-title&gt;&lt;style face="normal" font="default" size="100%"&gt;Glia&lt;/style&gt;&lt;/secondary-title&gt;&lt;/titles&gt;&lt;pages&gt;68-81&lt;/pages&gt;&lt;volume&gt;59&lt;/volume&gt;&lt;number&gt;1&lt;/number&gt;&lt;keywords&gt;&lt;keyword&gt;Glycoproteins&lt;/keyword&gt;&lt;keyword&gt;research support, non-u.s. gov't&lt;/keyword&gt;&lt;keyword&gt;Cell Differentiation&lt;/keyword&gt;&lt;keyword&gt;Animals&lt;/keyword&gt;&lt;keyword&gt;Cells, Cultured&lt;/keyword&gt;&lt;keyword&gt;Reverse Transcriptase Polymerase Chain Reaction&lt;/keyword&gt;&lt;keyword&gt;Antigens, CD&lt;/keyword&gt;&lt;keyword&gt;Antigens, CD24&lt;/keyword&gt;&lt;keyword&gt;Neural Stem Cells&lt;/keyword&gt;&lt;keyword&gt;Spinal Cord&lt;/keyword&gt;&lt;keyword&gt;Ependyma&lt;/keyword&gt;&lt;keyword&gt;Flow Cytometry&lt;/keyword&gt;&lt;keyword&gt;Mice&lt;/keyword&gt;&lt;keyword&gt;Immunohistochemistry&lt;/keyword&gt;&lt;keyword&gt;Oligonucleotide Array Sequence Analysis&lt;/keyword&gt;&lt;keyword&gt;Gene Expression&lt;/keyword&gt;&lt;keyword&gt;Lateral Ventricles&lt;/keyword&gt;&lt;keyword&gt;Peptides&lt;/keyword&gt;&lt;/keywords&gt;&lt;dates&gt;&lt;year&gt;2011&lt;/year&gt;&lt;pub-dates&gt;&lt;date&gt;January&lt;/date&gt;&lt;/pub-dates&gt;&lt;/dates&gt;&lt;pub-location&gt;United States&lt;/pub-location&gt;&lt;isbn&gt;&lt;/isbn&gt;&lt;issn&gt;1098-1136&lt;/issn&gt;&lt;isbn&gt;1098-1136&lt;/isbn&gt;&lt;doi&gt;10.1002/glia.21077&lt;/doi&gt;&lt;electronic-resource-num&gt;10.1002/glia.21077&lt;/electronic-resource-num&gt;&lt;citation-id&gt;Pfenninger 2011&lt;/citation-id&gt;&lt;pmid&gt;21046556&lt;/pmid&gt;&lt;accession-num&gt;21046556&lt;/accession-num&gt;&lt;urls&gt;&lt;related-urls&gt;&lt;url&gt;&lt;style face="normal" font="default" size="100%"&gt;file://localhost/Users/UDN03/Desktop/Cheol/Ga/SST%20manuscript/Cheol%202012.sente6lib/Contents/Attachments/Pfenninger/2011/Prospectively%20isolated%20CD133_CD24-positive%20ependym/Prospectively%20isolated%20CD133_CD24-positive%20ependym.pdf&lt;/style&gt;&lt;/url&gt;&lt;/related-urls&gt;&lt;/urls&gt;&lt;modified-date&gt;2012-01-23 12:02:35 -0500&lt;/modified-date&gt;&lt;/record&gt;&lt;/Cite&gt;&lt;/EndNote&gt;</w:instrText>
            </w:r>
            <w:r w:rsidR="00EC1D23" w:rsidRPr="00266321">
              <w:rPr>
                <w:rFonts w:ascii="Arial" w:hAnsi="Arial"/>
              </w:rPr>
              <w:fldChar w:fldCharType="separate"/>
            </w:r>
            <w:r w:rsidRPr="00266321">
              <w:rPr>
                <w:rFonts w:ascii="Arial" w:hAnsi="Arial"/>
              </w:rPr>
              <w:t xml:space="preserve"> [7]</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Ttr</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Beckervordersandforth 2010&lt;/CitationTag&gt;&lt;Prefix&gt;&lt;/Prefix&gt;&lt;Suffix&gt;&lt;/Suffix&gt;&lt;Pages&gt;&lt;/Pages&gt;&lt;record&gt;&lt;rec-number&gt;56&lt;/rec-number&gt;&lt;foreign-keys&gt;&lt;key app="Sente"&gt;Beckervordersandforth 2010&lt;/key&gt;&lt;/foreign-keys&gt;&lt;ref-type name="Journal Article"&gt;17&lt;/ref-type&gt;&lt;contributors&gt;&lt;authors&gt;&lt;author&gt;Beckervordersandforth, Ruth&lt;/author&gt;&lt;author&gt;Tripathi, Pratibha&lt;/author&gt;&lt;author&gt;Ninkovic, Jovica&lt;/author&gt;&lt;author&gt;Bayam, Efil&lt;/author&gt;&lt;author&gt;Lepier, Alexandra&lt;/author&gt;&lt;author&gt;Stempfhuber, Barbara&lt;/author&gt;&lt;author&gt;Kirchhoff, Frank&lt;/author&gt;&lt;author&gt;Hirrlinger, Johannes&lt;/author&gt;&lt;author&gt;Haslinger, Anja&lt;/author&gt;&lt;author&gt;Lie, D Chichung&lt;/author&gt;&lt;author&gt;Beckers, Johannes&lt;/author&gt;&lt;author&gt;Yoder, Bradley&lt;/author&gt;&lt;author&gt;Irmler, Martin&lt;/author&gt;&lt;author&gt;Götz, Magdalena&lt;/author&gt;&lt;/authors&gt;&lt;/contributors&gt;&lt;auth-affiliation&gt;Institute for Stem Cell Research, Helmholtz Centre Munich German Research Centre for Environmental Health, Neuherberg/Munich, Germany.&lt;/auth-affiliation&gt;&lt;titles&gt;&lt;title&gt;&lt;style face="normal" font="default" size="100%"&gt;In vivo fate mapping and expression analysis reveals molecular hallmarks of prospectively isolated adult neural stem cells.&lt;/style&gt;&lt;/title&gt;&lt;secondary-title&gt;&lt;style face="normal" font="default" size="100%"&gt;Cell Stem Cell&lt;/style&gt;&lt;/secondary-title&gt;&lt;/titles&gt;&lt;pages&gt;744-58&lt;/pages&gt;&lt;volume&gt;7&lt;/volume&gt;&lt;number&gt;6&lt;/number&gt;&lt;keywords&gt;&lt;keyword&gt;research support, non-u.s. gov't&lt;/keyword&gt;&lt;keyword&gt;Animals&lt;/keyword&gt;&lt;keyword&gt;Humans&lt;/keyword&gt;&lt;keyword&gt;Tumor Suppressor Proteins&lt;/keyword&gt;&lt;keyword&gt;Adult Stem Cells&lt;/keyword&gt;&lt;keyword&gt;Mice, Inbred C57BL&lt;/keyword&gt;&lt;keyword&gt;Glial Fibrillary Acidic Protein&lt;/keyword&gt;&lt;keyword&gt;Neural Stem Cells&lt;/keyword&gt;&lt;keyword&gt;Mice&lt;/keyword&gt;&lt;/keywords&gt;&lt;dates&gt;&lt;year&gt;2010&lt;/year&gt;&lt;pub-dates&gt;&lt;date&gt;December 12&lt;/date&gt;&lt;/pub-dates&gt;&lt;/dates&gt;&lt;pub-location&gt;United States&lt;/pub-location&gt;&lt;isbn&gt;&lt;/isbn&gt;&lt;issn&gt;1875-9777&lt;/issn&gt;&lt;isbn&gt;1875-9777&lt;/isbn&gt;&lt;doi&gt;10.1016/j.stem.2010.11.017&lt;/doi&gt;&lt;electronic-resource-num&gt;10.1016/j.stem.2010.11.017&lt;/electronic-resource-num&gt;&lt;citation-id&gt;Beckervordersandforth 2010&lt;/citation-id&gt;&lt;pmid&gt;21112568&lt;/pmid&gt;&lt;accession-num&gt;21112568&lt;/accession-num&gt;&lt;modified-date&gt;2012-01-23 12:54:03 -0500&lt;/modified-date&gt;&lt;/record&gt;&lt;/Cite&gt;&lt;Cite IncludeInBody="1" IncludeInBibliography="1" ExcludeAuth="0" ExcludeYear="0" StripEnclosure="0" SuppressSuperscript="0" YearOnly="0"&gt;&lt;CitationTag&gt;Jacquet 2009&lt;/CitationTag&gt;&lt;Prefix&gt;&lt;/Prefix&gt;&lt;Suffix&gt;&lt;/Suffix&gt;&lt;Pages&gt;&lt;/Pages&gt;&lt;record&gt;&lt;rec-number&gt;27&lt;/rec-number&gt;&lt;foreign-keys&gt;&lt;key app="Sente"&gt;Jacquet 2009&lt;/key&gt;&lt;/foreign-keys&gt;&lt;ref-type name="Journal Article"&gt;17&lt;/ref-type&gt;&lt;contributors&gt;&lt;authors&gt;&lt;author&gt;Jacquet, Benoit V&lt;/author&gt;&lt;author&gt;Salinas-Mondragon, Raul&lt;/author&gt;&lt;author&gt;Liang, Huixuan&lt;/author&gt;&lt;author&gt;Therit, Blair&lt;/author&gt;&lt;author&gt;Buie, Justin D&lt;/author&gt;&lt;author&gt;Dykstra, Michael&lt;/author&gt;&lt;author&gt;Campbell, Kenneth&lt;/author&gt;&lt;author&gt;Ostrowski, Lawrence E&lt;/author&gt;&lt;author&gt;Brody, Steven L&lt;/author&gt;&lt;author&gt;Ghashghaei, H Troy&lt;/author&gt;&lt;/authors&gt;&lt;/contributors&gt;&lt;auth-affiliation&gt;North Carolina State University, College of Veterinary Medicine, Department of Molecular Biomedical Sciences, Raleigh, NC 27606, USA.&lt;/auth-affiliation&gt;&lt;titles&gt;&lt;title&gt;&lt;style face="normal" font="default" size="100%"&gt;FoxJ1-dependent gene expression is required for differentiation of radial glia into ependymal cells and a subset of astrocytes in the postnatal brain.&lt;/style&gt;&lt;/title&gt;&lt;secondary-title&gt;&lt;style face="normal" font="default" size="100%"&gt;Development&lt;/style&gt;&lt;/secondary-title&gt;&lt;/titles&gt;&lt;pages&gt;4021-31&lt;/pages&gt;&lt;volume&gt;136&lt;/volume&gt;&lt;number&gt;23&lt;/number&gt;&lt;keywords&gt;&lt;keyword&gt;research support, non-u.s. gov't&lt;/keyword&gt;&lt;keyword&gt;Cell Differentiation&lt;/keyword&gt;&lt;keyword&gt;Animals&lt;/keyword&gt;&lt;keyword&gt;Forkhead Transcription Factors&lt;/keyword&gt;&lt;keyword&gt;Cells, Cultured&lt;/keyword&gt;&lt;keyword&gt;Astrocytes&lt;/keyword&gt;&lt;keyword&gt;Brain&lt;/keyword&gt;&lt;keyword&gt;In Situ Hybridization&lt;/keyword&gt;&lt;keyword&gt;Mice, Knockout&lt;/keyword&gt;&lt;keyword&gt;Neuroglia&lt;/keyword&gt;&lt;keyword&gt;Ependyma&lt;/keyword&gt;&lt;keyword&gt;Mice&lt;/keyword&gt;&lt;keyword&gt;Immunohistochemistry&lt;/keyword&gt;&lt;keyword&gt;Fluorescent Antibody Technique, Direct&lt;/keyword&gt;&lt;keyword&gt;Gene Expression&lt;/keyword&gt;&lt;/keywords&gt;&lt;dates&gt;&lt;year&gt;2009&lt;/year&gt;&lt;pub-dates&gt;&lt;date&gt;December&lt;/date&gt;&lt;/pub-dates&gt;&lt;/dates&gt;&lt;pub-location&gt;England&lt;/pub-location&gt;&lt;isbn&gt;&lt;/isbn&gt;&lt;issn&gt;1477-9129&lt;/issn&gt;&lt;isbn&gt;1477-9129&lt;/isbn&gt;&lt;doi&gt;10.1242/dev.041129&lt;/doi&gt;&lt;electronic-resource-num&gt;10.1242/dev.041129&lt;/electronic-resource-num&gt;&lt;citation-id&gt;Jacquet 2009&lt;/citation-id&gt;&lt;pmid&gt;19906869&lt;/pmid&gt;&lt;accession-num&gt;19906869&lt;/accession-num&gt;&lt;pmcid&gt;PMC3118431&lt;/pmcid&gt;&lt;custom2&gt;PMC3118431&lt;/custom2&gt;&lt;modified-date&gt;2012-01-23 12:02:27 -0500&lt;/modified-date&gt;&lt;/record&gt;&lt;/Cite&gt;&lt;/EndNote&gt;</w:instrText>
            </w:r>
            <w:r w:rsidR="00EC1D23" w:rsidRPr="00266321">
              <w:rPr>
                <w:rFonts w:ascii="Arial" w:hAnsi="Arial"/>
              </w:rPr>
              <w:fldChar w:fldCharType="separate"/>
            </w:r>
            <w:r w:rsidRPr="00266321">
              <w:rPr>
                <w:rFonts w:ascii="Arial" w:hAnsi="Arial"/>
              </w:rPr>
              <w:t xml:space="preserve"> [4,6]</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szCs w:val="22"/>
              </w:rPr>
              <w:t>Choroid plexus</w:t>
            </w: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Ttr</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lu</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d81</w:t>
            </w:r>
          </w:p>
        </w:tc>
        <w:tc>
          <w:tcPr>
            <w:tcW w:w="1800" w:type="dxa"/>
            <w:tcBorders>
              <w:top w:val="nil"/>
              <w:left w:val="nil"/>
              <w:bottom w:val="nil"/>
              <w:right w:val="nil"/>
            </w:tcBorders>
            <w:shd w:val="clear" w:color="auto" w:fill="auto"/>
            <w:noWrap/>
            <w:vAlign w:val="center"/>
          </w:tcPr>
          <w:p w:rsidR="0039356F" w:rsidRPr="00266321" w:rsidRDefault="0039356F" w:rsidP="00145DD2">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Marques 2011&lt;/CitationTag&gt;&lt;Prefix&gt;&lt;/Prefix&gt;&lt;Suffix&gt;&lt;/Suffix&gt;&lt;Pages&gt;&lt;/Pages&gt;&lt;record&gt;&lt;rec-number&gt;57&lt;/rec-number&gt;&lt;foreign-keys&gt;&lt;key app="Sente"&gt;Marques 2011&lt;/key&gt;&lt;/foreign-keys&gt;&lt;ref-type name="Journal Article"&gt;17&lt;/ref-type&gt;&lt;contributors&gt;&lt;authors&gt;&lt;author&gt;Marques, Fernanda&lt;/author&gt;&lt;author&gt;Sousa, João C&lt;/author&gt;&lt;author&gt;Coppola, Giovanni&lt;/author&gt;&lt;author&gt;Gao, Fuying&lt;/author&gt;&lt;author&gt;Puga, Renato&lt;/author&gt;&lt;author&gt;Brentani, Helena&lt;/author&gt;&lt;author&gt;Geschwind, Daniel H&lt;/author&gt;&lt;author&gt;Sousa, Nuno&lt;/author&gt;&lt;author&gt;Correia-Neves, Margarida&lt;/author&gt;&lt;author&gt;Palha, Joana A&lt;/author&gt;&lt;/authors&gt;&lt;/contributors&gt;&lt;auth-affiliation&gt;Life and Health Sciences Research Institute (ICVS), School of Health Sciences, University of Minho, Campus Gualtar, 4710-057 Braga, Portugal. japalha@ecsaude.uminho.pt.&lt;/auth-affiliation&gt;&lt;titles&gt;&lt;title&gt;&lt;style face="normal" font="default" size="100%"&gt;Transcriptome signature of the adult mouse choroid plexus.&lt;/style&gt;&lt;/title&gt;&lt;secondary-title&gt;&lt;style face="normal" font="default" size="100%"&gt;Fluids Barriers CNS&lt;/style&gt;&lt;/secondary-title&gt;&lt;/titles&gt;&lt;pages&gt;10&lt;/pages&gt;&lt;volume&gt;8&lt;/volume&gt;&lt;number&gt;1&lt;/number&gt;&lt;dates&gt;&lt;year&gt;2011&lt;/year&gt;&lt;/dates&gt;&lt;pub-location&gt;England&lt;/pub-location&gt;&lt;isbn&gt;&lt;/isbn&gt;&lt;issn&gt;2045-8118&lt;/issn&gt;&lt;isbn&gt;2045-8118&lt;/isbn&gt;&lt;doi&gt;10.1186/2045-8118-8-10&lt;/doi&gt;&lt;electronic-resource-num&gt;10.1186/2045-8118-8-10&lt;/electronic-resource-num&gt;&lt;citation-id&gt;Marques 2011&lt;/citation-id&gt;&lt;pmid&gt;21349147&lt;/pmid&gt;&lt;accession-num&gt;21349147&lt;/accession-num&gt;&lt;pmcid&gt;PMC3042978&lt;/pmcid&gt;&lt;custom2&gt;PMC3042978&lt;/custom2&gt;&lt;modified-date&gt;2012-01-23 12:54:04 -0500&lt;/modified-date&gt;&lt;/record&gt;&lt;/Cite&gt;&lt;/EndNote&gt;</w:instrText>
            </w:r>
            <w:r w:rsidR="00EC1D23" w:rsidRPr="00266321">
              <w:rPr>
                <w:rFonts w:ascii="Arial" w:hAnsi="Arial"/>
              </w:rPr>
              <w:fldChar w:fldCharType="separate"/>
            </w:r>
            <w:r w:rsidRPr="00266321">
              <w:rPr>
                <w:rFonts w:ascii="Arial" w:hAnsi="Arial"/>
              </w:rPr>
              <w:t xml:space="preserve"> [8]</w:t>
            </w:r>
            <w:r w:rsidR="00EC1D23"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Spint2</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Folr1</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Ptgds</w:t>
            </w:r>
          </w:p>
        </w:tc>
        <w:tc>
          <w:tcPr>
            <w:tcW w:w="1800" w:type="dxa"/>
            <w:tcBorders>
              <w:top w:val="nil"/>
              <w:left w:val="nil"/>
              <w:bottom w:val="nil"/>
              <w:right w:val="nil"/>
            </w:tcBorders>
            <w:shd w:val="clear" w:color="auto" w:fill="auto"/>
            <w:noWrap/>
            <w:vAlign w:val="center"/>
          </w:tcPr>
          <w:p w:rsidR="0039356F" w:rsidRPr="00266321" w:rsidRDefault="0039356F" w:rsidP="00145DD2">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Marques 2011&lt;/CitationTag&gt;&lt;Prefix&gt;&lt;/Prefix&gt;&lt;Suffix&gt;&lt;/Suffix&gt;&lt;Pages&gt;&lt;/Pages&gt;&lt;record&gt;&lt;rec-number&gt;57&lt;/rec-number&gt;&lt;foreign-keys&gt;&lt;key app="Sente"&gt;Marques 2011&lt;/key&gt;&lt;/foreign-keys&gt;&lt;ref-type name="Journal Article"&gt;17&lt;/ref-type&gt;&lt;contributors&gt;&lt;authors&gt;&lt;author&gt;Marques, Fernanda&lt;/author&gt;&lt;author&gt;Sousa, João C&lt;/author&gt;&lt;author&gt;Coppola, Giovanni&lt;/author&gt;&lt;author&gt;Gao, Fuying&lt;/author&gt;&lt;author&gt;Puga, Renato&lt;/author&gt;&lt;author&gt;Brentani, Helena&lt;/author&gt;&lt;author&gt;Geschwind, Daniel H&lt;/author&gt;&lt;author&gt;Sousa, Nuno&lt;/author&gt;&lt;author&gt;Correia-Neves, Margarida&lt;/author&gt;&lt;author&gt;Palha, Joana A&lt;/author&gt;&lt;/authors&gt;&lt;/contributors&gt;&lt;auth-affiliation&gt;Life and Health Sciences Research Institute (ICVS), School of Health Sciences, University of Minho, Campus Gualtar, 4710-057 Braga, Portugal. japalha@ecsaude.uminho.pt.&lt;/auth-affiliation&gt;&lt;titles&gt;&lt;title&gt;&lt;style face="normal" font="default" size="100%"&gt;Transcriptome signature of the adult mouse choroid plexus.&lt;/style&gt;&lt;/title&gt;&lt;secondary-title&gt;&lt;style face="normal" font="default" size="100%"&gt;Fluids Barriers CNS&lt;/style&gt;&lt;/secondary-title&gt;&lt;/titles&gt;&lt;pages&gt;10&lt;/pages&gt;&lt;volume&gt;8&lt;/volume&gt;&lt;number&gt;1&lt;/number&gt;&lt;dates&gt;&lt;year&gt;2011&lt;/year&gt;&lt;/dates&gt;&lt;pub-location&gt;England&lt;/pub-location&gt;&lt;isbn&gt;&lt;/isbn&gt;&lt;issn&gt;2045-8118&lt;/issn&gt;&lt;isbn&gt;2045-8118&lt;/isbn&gt;&lt;doi&gt;10.1186/2045-8118-8-10&lt;/doi&gt;&lt;electronic-resource-num&gt;10.1186/2045-8118-8-10&lt;/electronic-resource-num&gt;&lt;citation-id&gt;Marques 2011&lt;/citation-id&gt;&lt;pmid&gt;21349147&lt;/pmid&gt;&lt;accession-num&gt;21349147&lt;/accession-num&gt;&lt;pmcid&gt;PMC3042978&lt;/pmcid&gt;&lt;custom2&gt;PMC3042978&lt;/custom2&gt;&lt;modified-date&gt;2012-01-23 12:54:04 -0500&lt;/modified-date&gt;&lt;/record&gt;&lt;/Cite&gt;&lt;/EndNote&gt;</w:instrText>
            </w:r>
            <w:r w:rsidR="00EC1D23" w:rsidRPr="00266321">
              <w:rPr>
                <w:rFonts w:ascii="Arial" w:hAnsi="Arial"/>
              </w:rPr>
              <w:fldChar w:fldCharType="separate"/>
            </w:r>
            <w:r w:rsidRPr="00266321">
              <w:rPr>
                <w:rFonts w:ascii="Arial" w:hAnsi="Arial"/>
              </w:rPr>
              <w:t xml:space="preserve"> [8]</w:t>
            </w:r>
            <w:r w:rsidR="00EC1D23"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Prlr</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szCs w:val="22"/>
              </w:rPr>
              <w:t>Endothelial cell</w:t>
            </w: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dh5</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Tham 2010&lt;/CitationTag&gt;&lt;Prefix&gt;&lt;/Prefix&gt;&lt;Suffix&gt;&lt;/Suffix&gt;&lt;Pages&gt;&lt;/Pages&gt;&lt;record&gt;&lt;rec-number&gt;20&lt;/rec-number&gt;&lt;foreign-keys&gt;&lt;key app="Sente"&gt;Tham 2010&lt;/key&gt;&lt;/foreign-keys&gt;&lt;ref-type name="Journal Article"&gt;17&lt;/ref-type&gt;&lt;contributors&gt;&lt;authors&gt;&lt;author&gt;Tham, Muly&lt;/author&gt;&lt;author&gt;Ramasamy, Srinivas&lt;/author&gt;&lt;author&gt;Gan, Hui Theng&lt;/author&gt;&lt;author&gt;Ramachandran, Ashray&lt;/author&gt;&lt;author&gt;Poonepalli, Anuradha&lt;/author&gt;&lt;author&gt;Yu, Yuan Hong&lt;/author&gt;&lt;author&gt;Ahmed, Sohail&lt;/author&gt;&lt;/authors&gt;&lt;/contributors&gt;&lt;auth-affiliation&gt;Neural Stem Cell Laboratory, Institute of Medical Biology, Singapore, Singapore.&lt;/auth-affiliation&gt;&lt;titles&gt;&lt;title&gt;&lt;style face="normal" font="default" size="100%"&gt;CSPG is a secreted factor that stimulates neural stem cell survival possibly by enhanced EGFR signaling.&lt;/style&gt;&lt;/title&gt;&lt;secondary-title&gt;&lt;style face="normal" font="default" size="100%"&gt;PLoS One&lt;/style&gt;&lt;/secondary-title&gt;&lt;/titles&gt;&lt;pages&gt;e15341&lt;/pages&gt;&lt;volume&gt;5&lt;/volume&gt;&lt;number&gt;12&lt;/number&gt;&lt;keywords&gt;&lt;keyword&gt;Cell Survival&lt;/keyword&gt;&lt;keyword&gt;research support, non-u.s. gov't&lt;/keyword&gt;&lt;keyword&gt;Signal Transduction&lt;/keyword&gt;&lt;keyword&gt;Animals&lt;/keyword&gt;&lt;keyword&gt;Receptor, Epidermal Growth Factor&lt;/keyword&gt;&lt;keyword&gt;Mice, Inbred C57BL&lt;/keyword&gt;&lt;keyword&gt;Neural Stem Cells&lt;/keyword&gt;&lt;keyword&gt;Cell Proliferation&lt;/keyword&gt;&lt;keyword&gt;Chondroitin Sulfate Proteoglycans&lt;/keyword&gt;&lt;keyword&gt;Apolipoproteins E&lt;/keyword&gt;&lt;keyword&gt;Culture Media, Conditioned&lt;/keyword&gt;&lt;keyword&gt;Embryonic Stem Cells&lt;/keyword&gt;&lt;keyword&gt;Neurons&lt;/keyword&gt;&lt;keyword&gt;Cystatin C&lt;/keyword&gt;&lt;keyword&gt;Mice&lt;/keyword&gt;&lt;keyword&gt;Immunohistochemistry&lt;/keyword&gt;&lt;keyword&gt;Stem Cells&lt;/keyword&gt;&lt;keyword&gt;Phosphatidylinositol 3-Kinases&lt;/keyword&gt;&lt;/keywords&gt;&lt;dates&gt;&lt;year&gt;2010&lt;/year&gt;&lt;/dates&gt;&lt;pub-location&gt;United States&lt;/pub-location&gt;&lt;isbn&gt;&lt;/isbn&gt;&lt;issn&gt;1932-6203&lt;/issn&gt;&lt;isbn&gt;1932-6203&lt;/isbn&gt;&lt;doi&gt;10.1371/journal.pone.0015341&lt;/doi&gt;&lt;electronic-resource-num&gt;10.1371/journal.pone.0015341&lt;/electronic-resource-num&gt;&lt;citation-id&gt;Tham 2010&lt;/citation-id&gt;&lt;pmid&gt;21179491&lt;/pmid&gt;&lt;accession-num&gt;21179491&lt;/accession-num&gt;&lt;pmcid&gt;PMC3001889&lt;/pmcid&gt;&lt;custom2&gt;PMC3001889&lt;/custom2&gt;&lt;urls&gt;&lt;related-urls&gt;&lt;url&gt;&lt;style face="normal" font="default" size="100%"&gt;file://localhost/Users/UDN03/Desktop/Cheol/Ga/SST%20manuscript/Cheol%202012.sente6lib/Contents/Attachments/Tham/2010/CSPG%20is%20a%20secreted%20factor%20that%20stimulates%20neural%20s/CSPG%20is%20a%20secreted%20factor%20that%20stimulates%20neural%20s.pdf&lt;/style&gt;&lt;/url&gt;&lt;url&gt;&lt;style face="normal" font="default" size="100%"&gt;file://localhost/Users/UDN03/Desktop/Cheol/Ga/SST%20manuscript/Cheol%202012.sente6lib/Contents/Attachments/Tham/2010/CSPG%20is%20a%20secreted%20factor%20that%20stimulates%20neural%20s/CSPG%20is%20a%20secreted%20factor%20that%20stimulates%20neural%20s%20%232.pdf&lt;/style&gt;&lt;/url&gt;&lt;/related-urls&gt;&lt;/urls&gt;&lt;modified-date&gt;2012-03-14 14:11:53 -0400&lt;/modified-date&gt;&lt;/record&gt;&lt;/Cite&gt;&lt;/EndNote&gt;</w:instrText>
            </w:r>
            <w:r w:rsidR="00EC1D23" w:rsidRPr="00266321">
              <w:rPr>
                <w:rFonts w:ascii="Arial" w:hAnsi="Arial"/>
              </w:rPr>
              <w:fldChar w:fldCharType="separate"/>
            </w:r>
            <w:r w:rsidRPr="00266321">
              <w:rPr>
                <w:rFonts w:ascii="Arial" w:hAnsi="Arial"/>
              </w:rPr>
              <w:t xml:space="preserve"> [3]</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d34</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00EC1D23" w:rsidRPr="00266321">
              <w:rPr>
                <w:rFonts w:ascii="Arial" w:hAnsi="Arial"/>
              </w:rPr>
              <w:fldChar w:fldCharType="separate"/>
            </w:r>
            <w:r w:rsidRPr="00266321">
              <w:rPr>
                <w:rFonts w:ascii="Arial" w:hAnsi="Arial"/>
              </w:rPr>
              <w:t xml:space="preserve"> [9]</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Lamb1</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00EC1D23" w:rsidRPr="00266321">
              <w:rPr>
                <w:rFonts w:ascii="Arial" w:hAnsi="Arial"/>
              </w:rPr>
              <w:fldChar w:fldCharType="separate"/>
            </w:r>
            <w:r w:rsidRPr="00266321">
              <w:rPr>
                <w:rFonts w:ascii="Arial" w:hAnsi="Arial"/>
              </w:rPr>
              <w:t xml:space="preserve"> [9]</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Plxnd1</w:t>
            </w:r>
          </w:p>
        </w:tc>
        <w:tc>
          <w:tcPr>
            <w:tcW w:w="1800"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szCs w:val="22"/>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Gong 2003&lt;/CitationTag&gt;&lt;Prefix&gt;&lt;/Prefix&gt;&lt;Suffix&gt;&lt;/Suffix&gt;&lt;Pages&gt;&lt;/Pages&gt;&lt;record&gt;&lt;rec-number&gt;114&lt;/rec-number&gt;&lt;foreign-keys&gt;&lt;key app="Sente"&gt;Gong 2003&lt;/key&gt;&lt;/foreign-keys&gt;&lt;ref-type name="Journal Article"&gt;17&lt;/ref-type&gt;&lt;contributors&gt;&lt;authors&gt;&lt;author&gt;Gong, Shiaoching&lt;/author&gt;&lt;author&gt;Zheng, Chen&lt;/author&gt;&lt;author&gt;Doughty, Martin L&lt;/author&gt;&lt;author&gt;Losos, Kasia&lt;/author&gt;&lt;author&gt;Didkovsky, Nicholas&lt;/author&gt;&lt;author&gt;Schambra, Uta B&lt;/author&gt;&lt;author&gt;Nowak, Norma J&lt;/author&gt;&lt;author&gt;Joyner, Alexandra&lt;/author&gt;&lt;author&gt;Leblanc, Gabrielle&lt;/author&gt;&lt;author&gt;Hatten, Mary E&lt;/author&gt;&lt;author&gt;Heintz, Nathaniel&lt;/author&gt;&lt;/authors&gt;&lt;/contributors&gt;&lt;auth-affiliation&gt;GENSAT Project, Howard Hughes Medical Institute, The Rockefeller University, 1230 York Avenue, Box 260, New York 10021, USA.&lt;/auth-affiliation&gt;&lt;titles&gt;&lt;title&gt;&lt;style face="normal" font="default" size="100%"&gt;A gene expression atlas of the central nervous system based on bacterial artificial chromosomes.&lt;/style&gt;&lt;/title&gt;&lt;secondary-title&gt;&lt;style face="normal" font="default" size="100%"&gt;Nature&lt;/style&gt;&lt;/secondary-title&gt;&lt;/titles&gt;&lt;pages&gt;917-25&lt;/pages&gt;&lt;volume&gt;425&lt;/volume&gt;&lt;number&gt;6961&lt;/number&gt;&lt;keywords&gt;&lt;keyword&gt;research support, non-u.s. gov't&lt;/keyword&gt;&lt;keyword&gt;Cell Differentiation&lt;/keyword&gt;&lt;keyword&gt;Animals&lt;/keyword&gt;&lt;keyword&gt;Transcription Factors&lt;/keyword&gt;&lt;keyword&gt;Synapses&lt;/keyword&gt;&lt;keyword&gt;LIM-Homeodomain Proteins&lt;/keyword&gt;&lt;keyword&gt;Gene Expression Profiling&lt;/keyword&gt;&lt;keyword&gt;Axons&lt;/keyword&gt;&lt;keyword&gt;Cell Movement&lt;/keyword&gt;&lt;keyword&gt;Chromosomes, Artificial, Bacterial&lt;/keyword&gt;&lt;keyword&gt;Homeodomain Proteins&lt;/keyword&gt;&lt;keyword&gt;Mice, Transgenic&lt;/keyword&gt;&lt;keyword&gt;Neurosciences&lt;/keyword&gt;&lt;keyword&gt;Gene Library&lt;/keyword&gt;&lt;keyword&gt;Genetic Vectors&lt;/keyword&gt;&lt;keyword&gt;Green Fluorescent Proteins&lt;/keyword&gt;&lt;keyword&gt;Cell Lineage&lt;/keyword&gt;&lt;keyword&gt;Gene Expression Regulation, Developmental&lt;/keyword&gt;&lt;keyword&gt;Membrane Glycoproteins&lt;/keyword&gt;&lt;keyword&gt;Cyclic Nucleotide Phosphodiesterases, Type 1&lt;/keyword&gt;&lt;keyword&gt;research support, u.s. gov't, p.h.s.&lt;/keyword&gt;&lt;keyword&gt;Mice&lt;/keyword&gt;&lt;keyword&gt;Central Nervous System&lt;/keyword&gt;&lt;keyword&gt;Genes, Reporter&lt;/keyword&gt;&lt;keyword&gt;Luminescent Proteins&lt;/keyword&gt;&lt;keyword&gt;Nerve Tissue Proteins&lt;/keyword&gt;&lt;keyword&gt;Phosphoric Diester Hydrolases&lt;/keyword&gt;&lt;keyword&gt;Transgenes&lt;/keyword&gt;&lt;/keywords&gt;&lt;dates&gt;&lt;year&gt;2003&lt;/year&gt;&lt;pub-dates&gt;&lt;date&gt;October 10&lt;/date&gt;&lt;/pub-dates&gt;&lt;/dates&gt;&lt;pub-location&gt;England&lt;/pub-location&gt;&lt;isbn&gt;&lt;/isbn&gt;&lt;issn&gt;1476-4687&lt;/issn&gt;&lt;isbn&gt;1476-4687&lt;/isbn&gt;&lt;doi&gt;10.1038/nature02033&lt;/doi&gt;&lt;electronic-resource-num&gt;10.1038/nature02033&lt;/electronic-resource-num&gt;&lt;citation-id&gt;Gong 2003&lt;/citation-id&gt;&lt;pmid&gt;14586460&lt;/pmid&gt;&lt;accession-num&gt;14586460&lt;/accession-num&gt;&lt;modified-date&gt;2012-02-13 05:36:04 -0500&lt;/modified-date&gt;&lt;/record&gt;&lt;/Cite&gt;&lt;/EndNote&gt;</w:instrText>
            </w:r>
            <w:r w:rsidR="00EC1D23" w:rsidRPr="00266321">
              <w:rPr>
                <w:rFonts w:ascii="Arial" w:hAnsi="Arial"/>
              </w:rPr>
              <w:fldChar w:fldCharType="separate"/>
            </w:r>
            <w:r w:rsidRPr="00266321">
              <w:rPr>
                <w:rFonts w:ascii="Arial" w:hAnsi="Arial"/>
                <w:szCs w:val="22"/>
              </w:rPr>
              <w:t xml:space="preserve"> [10]</w:t>
            </w:r>
            <w:r w:rsidR="00EC1D23"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Lrp1</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Vcam1</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adm1</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adm2</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adm4</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Tek</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Itga1</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Itga2b</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szCs w:val="22"/>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Itgb1</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szCs w:val="22"/>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Lama4</w:t>
            </w:r>
          </w:p>
        </w:tc>
        <w:tc>
          <w:tcPr>
            <w:tcW w:w="1800" w:type="dxa"/>
            <w:tcBorders>
              <w:top w:val="nil"/>
              <w:left w:val="nil"/>
              <w:bottom w:val="nil"/>
              <w:right w:val="nil"/>
            </w:tcBorders>
            <w:shd w:val="clear" w:color="auto" w:fill="auto"/>
            <w:noWrap/>
            <w:vAlign w:val="center"/>
          </w:tcPr>
          <w:p w:rsidR="0039356F" w:rsidRPr="00266321" w:rsidRDefault="00EC1D23" w:rsidP="003818D5">
            <w:pPr>
              <w:spacing w:before="2" w:after="2"/>
              <w:ind w:left="72"/>
              <w:rPr>
                <w:rFonts w:ascii="Arial" w:hAnsi="Arial"/>
                <w:szCs w:val="22"/>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Pr="00266321">
              <w:rPr>
                <w:rFonts w:ascii="Arial" w:hAnsi="Arial"/>
              </w:rPr>
              <w:fldChar w:fldCharType="separate"/>
            </w:r>
            <w:r w:rsidR="0039356F" w:rsidRPr="00266321">
              <w:rPr>
                <w:rFonts w:ascii="Arial" w:hAnsi="Arial"/>
              </w:rPr>
              <w:t xml:space="preserve"> [9]</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Lrp5</w:t>
            </w:r>
          </w:p>
        </w:tc>
        <w:tc>
          <w:tcPr>
            <w:tcW w:w="1800"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Lein 2007&lt;/CitationTag&gt;&lt;Prefix&gt;&lt;/Prefix&gt;&lt;Suffix&gt;&lt;/Suffix&gt;&lt;Pages&gt;&lt;/Pages&gt;&lt;record&gt;&lt;rec-number&gt;54&lt;/rec-number&gt;&lt;foreign-keys&gt;&lt;key app="Sente"&gt;Lein 2007&lt;/key&gt;&lt;/foreign-keys&gt;&lt;ref-type name="Journal Article"&gt;17&lt;/ref-type&gt;&lt;contributors&gt;&lt;authors&gt;&lt;author&gt;Lein, Ed S&lt;/author&gt;&lt;author&gt;Hawrylycz, Michael J&lt;/author&gt;&lt;author&gt;Ao, Nancy&lt;/author&gt;&lt;author&gt;Ayres, Mikael&lt;/author&gt;&lt;author&gt;Bensinger, Amy&lt;/author&gt;&lt;author&gt;Bernard, Amy&lt;/author&gt;&lt;author&gt;Boe, Andrew F&lt;/author&gt;&lt;author&gt;Boguski, Mark S&lt;/author&gt;&lt;author&gt;Brockway, Kevin S&lt;/author&gt;&lt;author&gt;Byrnes, Emi J&lt;/author&gt;&lt;author&gt;Chen, Lin&lt;/author&gt;&lt;author&gt;Chen, Li&lt;/author&gt;&lt;author&gt;Chen, Tsuey-Ming&lt;/author&gt;&lt;author&gt;Chin, Mei Chi&lt;/author&gt;&lt;author&gt;Chong, Jimmy&lt;/author&gt;&lt;author&gt;Crook, Brian E&lt;/author&gt;&lt;author&gt;Czaplinska, Aneta&lt;/author&gt;&lt;author&gt;Dang, Chinh N&lt;/author&gt;&lt;author&gt;Datta, Suvro&lt;/author&gt;&lt;author&gt;Dee, Nick R&lt;/author&gt;&lt;author&gt;Desaki, Aimee L&lt;/author&gt;&lt;author&gt;Desta, Tsega&lt;/author&gt;&lt;author&gt;Diep, Ellen&lt;/author&gt;&lt;author&gt;Dolbeare, Tim A&lt;/author&gt;&lt;author&gt;Donelan, Matthew J&lt;/author&gt;&lt;author&gt;Dong, Hong-Wei&lt;/author&gt;&lt;author&gt;Dougherty, Jennifer G&lt;/author&gt;&lt;author&gt;Duncan, Ben J&lt;/author&gt;&lt;author&gt;Ebbert, Amanda J&lt;/author&gt;&lt;author&gt;Eichele, Gregor&lt;/author&gt;&lt;author&gt;Estin, Lili K&lt;/author&gt;&lt;author&gt;Faber, Casey&lt;/author&gt;&lt;author&gt;Facer, Benjamin A&lt;/author&gt;&lt;author&gt;Fields, Rick&lt;/author&gt;&lt;author&gt;Fischer, Shanna R&lt;/author&gt;&lt;author&gt;Fliss, Tim P&lt;/author&gt;&lt;author&gt;Frensley, Cliff&lt;/author&gt;&lt;author&gt;Gates, Sabrina N&lt;/author&gt;&lt;author&gt;Glattfelder, Katie J&lt;/author&gt;&lt;author&gt;Halverson, Kevin R&lt;/author&gt;&lt;author&gt;Hart, Matthew R&lt;/author&gt;&lt;author&gt;Hohmann, John G&lt;/author&gt;&lt;author&gt;Howell, Maureen P&lt;/author&gt;&lt;author&gt;Jeung, Darren P&lt;/author&gt;&lt;author&gt;Johnson, Rebecca A&lt;/author&gt;&lt;author&gt;Karr, Patrick T&lt;/author&gt;&lt;author&gt;Kawal, Reena&lt;/author&gt;&lt;author&gt;Kidney, Jolene M&lt;/author&gt;&lt;author&gt;Knapik, Rachel H&lt;/author&gt;&lt;author&gt;Kuan, Chihchau L&lt;/author&gt;&lt;author&gt;Lake, James H&lt;/author&gt;&lt;author&gt;Laramee, Annabel R&lt;/author&gt;&lt;author&gt;Larsen, Kirk D&lt;/author&gt;&lt;author&gt;Lau, Christopher&lt;/author&gt;&lt;author&gt;Lemon, Tracy A&lt;/author&gt;&lt;author&gt;Liang, Agnes J&lt;/author&gt;&lt;author&gt;Liu, Ying&lt;/author&gt;&lt;author&gt;Luong, Lon T&lt;/author&gt;&lt;author&gt;Michaels, Jesse&lt;/author&gt;&lt;author&gt;Morgan, Judith J&lt;/author&gt;&lt;author&gt;Morgan, Rebecca J&lt;/author&gt;&lt;author&gt;Mortrud, Marty T&lt;/author&gt;&lt;author&gt;Mosqueda, Nerick F&lt;/author&gt;&lt;author&gt;Ng, Lydia L&lt;/author&gt;&lt;author&gt;Ng, Randy&lt;/author&gt;&lt;author&gt;Orta, Geralyn J&lt;/author&gt;&lt;author&gt;Overly, Caroline C&lt;/author&gt;&lt;author&gt;Pak, Tu H&lt;/author&gt;&lt;author&gt;Parry, Sheana E&lt;/author&gt;&lt;author&gt;Pathak, Sayan D&lt;/author&gt;&lt;author&gt;Pearson, Owen C&lt;/author&gt;&lt;author&gt;Puchalski, Ralph B&lt;/author&gt;&lt;author&gt;Riley, Zackery L&lt;/author&gt;&lt;author&gt;Rockett, Hannah R&lt;/author&gt;&lt;author&gt;Rowland, Stephen A&lt;/author&gt;&lt;author&gt;Royall, Joshua J&lt;/author&gt;&lt;author&gt;Ruiz, Marcos J&lt;/author&gt;&lt;author&gt;Sarno, Nadia R&lt;/author&gt;&lt;author&gt;Schaffnit, Katherine&lt;/author&gt;&lt;author&gt;Shapovalova, Nadiya V&lt;/author&gt;&lt;author&gt;Sivisay, Taz&lt;/author&gt;&lt;author&gt;Slaughterbeck, Clifford R&lt;/author&gt;&lt;author&gt;Smith, Simon C&lt;/author&gt;&lt;author&gt;Smith, Kimberly A&lt;/author&gt;&lt;author&gt;Smith, Bryan I&lt;/author&gt;&lt;author&gt;Sodt, Andy J&lt;/author&gt;&lt;author&gt;Stewart, Nick N&lt;/author&gt;&lt;author&gt;Stumpf, Kenda-Ruth&lt;/author&gt;&lt;author&gt;Sunkin, Susan M&lt;/author&gt;&lt;author&gt;Sutram, Madhavi&lt;/author&gt;&lt;author&gt;Tam, Angelene&lt;/author&gt;&lt;author&gt;Teemer, Carey D&lt;/author&gt;&lt;author&gt;Thaller, Christina&lt;/author&gt;&lt;author&gt;Thompson, Carol L&lt;/author&gt;&lt;author&gt;Varnam, Lee R&lt;/author&gt;&lt;author&gt;Visel, Axel&lt;/author&gt;&lt;author&gt;Whitlock, Ray M&lt;/author&gt;&lt;author&gt;Wohnoutka, Paul E&lt;/author&gt;&lt;author&gt;Wolkey, Crissa K&lt;/author&gt;&lt;author&gt;Wong, Victoria Y&lt;/author&gt;&lt;author&gt;Wood, Matthew&lt;/author&gt;&lt;author&gt;Yaylaoglu, Murat B&lt;/author&gt;&lt;author&gt;Young, Rob C&lt;/author&gt;&lt;author&gt;Youngstrom, Brian L&lt;/author&gt;&lt;author&gt;Yuan, Xu Feng&lt;/author&gt;&lt;author&gt;Zhang, Bin&lt;/author&gt;&lt;author&gt;Zwingman, Theresa A&lt;/author&gt;&lt;author&gt;Jones, Allan R&lt;/author&gt;&lt;/authors&gt;&lt;/contributors&gt;&lt;auth-affiliation&gt;Allen Institute for Brain Science, Seattle, Washington 98103, USA. edl@alleninstitute.org&lt;/auth-affiliation&gt;&lt;titles&gt;&lt;title&gt;&lt;style face="normal" font="default" size="100%"&gt;Genome-wide atlas of gene expression in the adult mouse brain.&lt;/style&gt;&lt;/title&gt;&lt;secondary-title&gt;&lt;style face="normal" font="default" size="100%"&gt;Nature&lt;/style&gt;&lt;/secondary-title&gt;&lt;/titles&gt;&lt;pages&gt;168-76&lt;/pages&gt;&lt;volume&gt;445&lt;/volume&gt;&lt;number&gt;7124&lt;/number&gt;&lt;keywords&gt;&lt;keyword&gt;research support, non-u.s. gov't&lt;/keyword&gt;&lt;keyword&gt;Animals&lt;/keyword&gt;&lt;keyword&gt;Brain&lt;/keyword&gt;&lt;keyword&gt;Gene Expression Profiling&lt;/keyword&gt;&lt;keyword&gt;Genomics&lt;/keyword&gt;&lt;keyword&gt;Hippocampus&lt;/keyword&gt;&lt;keyword&gt;RNA, Messenger&lt;/keyword&gt;&lt;keyword&gt;Computational Biology&lt;/keyword&gt;&lt;keyword&gt;Mice, Inbred C57BL&lt;/keyword&gt;&lt;keyword&gt;Male&lt;/keyword&gt;&lt;keyword&gt;Genome&lt;/keyword&gt;&lt;keyword&gt;Organ Specificity&lt;/keyword&gt;&lt;keyword&gt;Gene Expression Regulation&lt;/keyword&gt;&lt;keyword&gt;Mice&lt;/keyword&gt;&lt;/keywords&gt;&lt;dates&gt;&lt;year&gt;2007&lt;/year&gt;&lt;pub-dates&gt;&lt;date&gt;January 1&lt;/date&gt;&lt;/pub-dates&gt;&lt;/dates&gt;&lt;pub-location&gt;England&lt;/pub-location&gt;&lt;isbn&gt;&lt;/isbn&gt;&lt;issn&gt;1476-4687&lt;/issn&gt;&lt;isbn&gt;1476-4687&lt;/isbn&gt;&lt;doi&gt;10.1038/nature05453&lt;/doi&gt;&lt;electronic-resource-num&gt;10.1038/nature05453&lt;/electronic-resource-num&gt;&lt;citation-id&gt;Lein 2007&lt;/citation-id&gt;&lt;pmid&gt;17151600&lt;/pmid&gt;&lt;accession-num&gt;17151600&lt;/accession-num&gt;&lt;urls&gt;&lt;related-urls&gt;&lt;url&gt;&lt;style face="normal" font="default" size="100%"&gt;file://localhost/Users/UDN03/Desktop/Cheol/Ga/SST%20manuscript/Cheol%202012.sente6lib/Contents/Attachments/Lein/2007/Genome-wide%20atlas%20of%20gene%20expression%20in%20the%20adult/Genome-wide%20atlas%20of%20gene%20expression%20in%20the%20adult.pdf&lt;/style&gt;&lt;/url&gt;&lt;url&gt;&lt;style face="normal" font="default" size="100%"&gt;file://localhost/Users/UDN03/Desktop/Cheol/Ga/SST%20manuscript/Cheol%202012.sente6lib/Contents/Attachments/Lein/2007/Genome-wide%20atlas%20of%20gene%20expression%20in%20the%20adult/Genome-wide%20atlas%20of%20gene%20expression%20in%20the%20adult%20%232.pdf&lt;/style&gt;&lt;/url&gt;&lt;/related-urls&gt;&lt;/urls&gt;&lt;modified-date&gt;2012-05-14 09:47:33 -0400&lt;/modified-date&gt;&lt;/record&gt;&lt;/Cite&gt;&lt;/EndNote&gt;</w:instrText>
            </w:r>
            <w:r w:rsidR="00EC1D23" w:rsidRPr="00266321">
              <w:rPr>
                <w:rFonts w:ascii="Arial" w:hAnsi="Arial"/>
              </w:rPr>
              <w:fldChar w:fldCharType="separate"/>
            </w:r>
            <w:r w:rsidRPr="00266321">
              <w:rPr>
                <w:rFonts w:ascii="Arial" w:hAnsi="Arial"/>
              </w:rPr>
              <w:t xml:space="preserve"> [1]</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Vwf</w:t>
            </w:r>
          </w:p>
        </w:tc>
        <w:tc>
          <w:tcPr>
            <w:tcW w:w="1800"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rPr>
            </w:pPr>
            <w:r w:rsidRPr="00266321">
              <w:rPr>
                <w:rFonts w:ascii="Arial" w:hAnsi="Arial"/>
              </w:rPr>
              <w:t xml:space="preserve"> </w:t>
            </w:r>
            <w:r w:rsidR="00EC1D23" w:rsidRPr="00266321">
              <w:rPr>
                <w:rFonts w:ascii="Arial" w:hAnsi="Arial"/>
              </w:rPr>
              <w:fldChar w:fldCharType="begin"/>
            </w:r>
            <w:r w:rsidRPr="00266321">
              <w:rPr>
                <w:rFonts w:ascii="Arial" w:hAnsi="Arial"/>
              </w:rPr>
              <w:instrText xml:space="preserve"> ADDIN EN.CITE &lt;EndNote&gt;&lt;Cite IncludeInBody="1" IncludeInBibliography="1" ExcludeAuth="0" ExcludeYear="0" StripEnclosure="0" SuppressSuperscript="0" YearOnly="0"&gt;&lt;CitationTag&gt;Chun 2011&lt;/CitationTag&gt;&lt;Prefix&gt;&lt;/Prefix&gt;&lt;Suffix&gt;&lt;/Suffix&gt;&lt;Pages&gt;&lt;/Pages&gt;&lt;record&gt;&lt;rec-number&gt;58&lt;/rec-number&gt;&lt;foreign-keys&gt;&lt;key app="Sente"&gt;Chun 2011&lt;/key&gt;&lt;/foreign-keys&gt;&lt;ref-type name="Journal Article"&gt;17&lt;/ref-type&gt;&lt;contributors&gt;&lt;authors&gt;&lt;author&gt;Chun, Hyun Bae&lt;/author&gt;&lt;author&gt;Scott, Michael&lt;/author&gt;&lt;author&gt;Niessen, Sherry&lt;/author&gt;&lt;author&gt;Hoover, Heather&lt;/author&gt;&lt;author&gt;Baird, Andrew&lt;/author&gt;&lt;author&gt;Yates, John&lt;/author&gt;&lt;author&gt;Torbett, Bruce E&lt;/author&gt;&lt;author&gt;Eliceiri, Brian P&lt;/author&gt;&lt;/authors&gt;&lt;/contributors&gt;&lt;auth-affiliation&gt;Department of Surgery, School of Medicine, University of California San Diego, San Diego, California 92103, USA.&lt;/auth-affiliation&gt;&lt;titles&gt;&lt;title&gt;&lt;style face="normal" font="default" size="100%"&gt;The proteome of mouse brain microvessel membranes and basal lamina.&lt;/style&gt;&lt;/title&gt;&lt;secondary-title&gt;&lt;style face="normal" font="default" size="100%"&gt;J Cereb Blood Flow Metab&lt;/style&gt;&lt;/secondary-title&gt;&lt;/titles&gt;&lt;pages&gt;2267-81&lt;/pages&gt;&lt;volume&gt;31&lt;/volume&gt;&lt;number&gt;12&lt;/number&gt;&lt;keywords&gt;&lt;keyword&gt;Animals&lt;/keyword&gt;&lt;keyword&gt;Basement Membrane&lt;/keyword&gt;&lt;keyword&gt;Mass Spectrometry&lt;/keyword&gt;&lt;keyword&gt;Integrins&lt;/keyword&gt;&lt;keyword&gt;Tight Junctions&lt;/keyword&gt;&lt;keyword&gt;Endothelial Cells&lt;/keyword&gt;&lt;keyword&gt;Proteoglycans&lt;/keyword&gt;&lt;keyword&gt;Proteome&lt;/keyword&gt;&lt;keyword&gt;Cell Membrane&lt;/keyword&gt;&lt;keyword&gt;Chromatography, High Pressure Liquid&lt;/keyword&gt;&lt;keyword&gt;Computational Biology&lt;/keyword&gt;&lt;keyword&gt;Blood-Brain Barrier&lt;/keyword&gt;&lt;keyword&gt;Brain Chemistry&lt;/keyword&gt;&lt;keyword&gt;Capillaries&lt;/keyword&gt;&lt;keyword&gt;Mice&lt;/keyword&gt;&lt;keyword&gt;research support, n.i.h., extramural&lt;/keyword&gt;&lt;keyword&gt;Biological Markers&lt;/keyword&gt;&lt;keyword&gt;Extracellular Matrix Proteins&lt;/keyword&gt;&lt;/keywords&gt;&lt;dates&gt;&lt;year&gt;2011&lt;/year&gt;&lt;pub-dates&gt;&lt;date&gt;December&lt;/date&gt;&lt;/pub-dates&gt;&lt;/dates&gt;&lt;pub-location&gt;United States&lt;/pub-location&gt;&lt;isbn&gt;&lt;/isbn&gt;&lt;issn&gt;1559-7016&lt;/issn&gt;&lt;isbn&gt;1559-7016&lt;/isbn&gt;&lt;doi&gt;10.1038/jcbfm.2011.104&lt;/doi&gt;&lt;electronic-resource-num&gt;10.1038/jcbfm.2011.104&lt;/electronic-resource-num&gt;&lt;citation-id&gt;Chun 2011&lt;/citation-id&gt;&lt;pmid&gt;21792245&lt;/pmid&gt;&lt;accession-num&gt;21792245&lt;/accession-num&gt;&lt;modified-date&gt;2012-01-23 14:10:58 -0500&lt;/modified-date&gt;&lt;/record&gt;&lt;/Cite&gt;&lt;/EndNote&gt;</w:instrText>
            </w:r>
            <w:r w:rsidR="00EC1D23" w:rsidRPr="00266321">
              <w:rPr>
                <w:rFonts w:ascii="Arial" w:hAnsi="Arial"/>
              </w:rPr>
              <w:fldChar w:fldCharType="separate"/>
            </w:r>
            <w:r w:rsidRPr="00266321">
              <w:rPr>
                <w:rFonts w:ascii="Arial" w:hAnsi="Arial"/>
              </w:rPr>
              <w:t xml:space="preserve"> [9]</w:t>
            </w:r>
            <w:r w:rsidR="00EC1D23" w:rsidRPr="00266321">
              <w:rPr>
                <w:rFonts w:ascii="Arial" w:hAnsi="Arial"/>
              </w:rPr>
              <w:fldChar w:fldCharType="end"/>
            </w:r>
            <w:r w:rsidRPr="00266321">
              <w:rPr>
                <w:rFonts w:ascii="Arial" w:hAnsi="Arial"/>
              </w:rPr>
              <w:t xml:space="preserve"> </w:t>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r w:rsidRPr="00266321">
              <w:rPr>
                <w:rFonts w:ascii="Arial" w:hAnsi="Arial"/>
                <w:szCs w:val="22"/>
              </w:rPr>
              <w:t>Neuroblast</w:t>
            </w:r>
            <w:r w:rsidRPr="00011D34">
              <w:rPr>
                <w:rStyle w:val="FootnoteReference"/>
                <w:rFonts w:ascii="Arial" w:hAnsi="Arial"/>
                <w:sz w:val="40"/>
                <w:szCs w:val="22"/>
              </w:rPr>
              <w:footnoteReference w:customMarkFollows="1" w:id="0"/>
              <w:sym w:font="Symbol" w:char="F02A"/>
            </w: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Agrn</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3ar1</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cl22</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cl3</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cl4</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d24a</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d86</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dh11</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dh2</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xcl10</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Cxcr7</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Efnb1</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Efnb2</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Il1a</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Il1b</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Notch1</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Npdc1</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Plxna3</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Sema4c</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Slit1</w:t>
            </w:r>
          </w:p>
        </w:tc>
        <w:tc>
          <w:tcPr>
            <w:tcW w:w="1800" w:type="dxa"/>
            <w:tcBorders>
              <w:top w:val="nil"/>
              <w:left w:val="nil"/>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r w:rsidR="0039356F" w:rsidRPr="00266321">
        <w:trPr>
          <w:trHeight w:val="260"/>
        </w:trPr>
        <w:tc>
          <w:tcPr>
            <w:tcW w:w="2052" w:type="dxa"/>
            <w:tcBorders>
              <w:top w:val="nil"/>
              <w:left w:val="nil"/>
              <w:bottom w:val="single" w:sz="4" w:space="0" w:color="auto"/>
              <w:right w:val="nil"/>
            </w:tcBorders>
            <w:shd w:val="clear" w:color="auto" w:fill="auto"/>
            <w:noWrap/>
            <w:vAlign w:val="center"/>
          </w:tcPr>
          <w:p w:rsidR="0039356F" w:rsidRPr="00266321" w:rsidRDefault="0039356F" w:rsidP="003818D5">
            <w:pPr>
              <w:spacing w:before="2" w:after="2"/>
              <w:rPr>
                <w:rFonts w:ascii="Arial" w:hAnsi="Arial"/>
                <w:szCs w:val="22"/>
              </w:rPr>
            </w:pPr>
          </w:p>
        </w:tc>
        <w:tc>
          <w:tcPr>
            <w:tcW w:w="1386" w:type="dxa"/>
            <w:tcBorders>
              <w:top w:val="nil"/>
              <w:left w:val="nil"/>
              <w:bottom w:val="single" w:sz="4" w:space="0" w:color="auto"/>
              <w:right w:val="nil"/>
            </w:tcBorders>
            <w:shd w:val="clear" w:color="auto" w:fill="auto"/>
            <w:noWrap/>
            <w:vAlign w:val="center"/>
          </w:tcPr>
          <w:p w:rsidR="0039356F" w:rsidRPr="00266321" w:rsidRDefault="0039356F" w:rsidP="003818D5">
            <w:pPr>
              <w:spacing w:before="2" w:after="2"/>
              <w:rPr>
                <w:rFonts w:ascii="Arial" w:hAnsi="Arial"/>
                <w:i/>
                <w:szCs w:val="22"/>
              </w:rPr>
            </w:pPr>
            <w:r w:rsidRPr="00266321">
              <w:rPr>
                <w:rFonts w:ascii="Arial" w:hAnsi="Arial"/>
                <w:i/>
                <w:szCs w:val="22"/>
              </w:rPr>
              <w:t>St8sia2</w:t>
            </w:r>
          </w:p>
        </w:tc>
        <w:tc>
          <w:tcPr>
            <w:tcW w:w="1800" w:type="dxa"/>
            <w:tcBorders>
              <w:top w:val="nil"/>
              <w:left w:val="nil"/>
              <w:bottom w:val="single" w:sz="4" w:space="0" w:color="auto"/>
              <w:right w:val="nil"/>
            </w:tcBorders>
            <w:shd w:val="clear" w:color="auto" w:fill="auto"/>
            <w:noWrap/>
            <w:vAlign w:val="center"/>
          </w:tcPr>
          <w:p w:rsidR="0039356F" w:rsidRPr="00266321" w:rsidRDefault="00EC1D23" w:rsidP="003818D5">
            <w:pPr>
              <w:spacing w:before="2" w:after="2"/>
              <w:rPr>
                <w:rFonts w:ascii="Arial" w:hAnsi="Arial"/>
              </w:rPr>
            </w:pPr>
            <w:r w:rsidRPr="00266321">
              <w:rPr>
                <w:rFonts w:ascii="Arial" w:hAnsi="Arial"/>
              </w:rPr>
              <w:fldChar w:fldCharType="begin"/>
            </w:r>
            <w:r w:rsidR="0039356F" w:rsidRPr="00266321">
              <w:rPr>
                <w:rFonts w:ascii="Arial" w:hAnsi="Arial"/>
              </w:rP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Pr="00266321">
              <w:rPr>
                <w:rFonts w:ascii="Arial" w:hAnsi="Arial"/>
              </w:rPr>
              <w:fldChar w:fldCharType="separate"/>
            </w:r>
            <w:r w:rsidR="0039356F" w:rsidRPr="00266321">
              <w:rPr>
                <w:rFonts w:ascii="Arial" w:hAnsi="Arial"/>
              </w:rPr>
              <w:t xml:space="preserve"> [11]</w:t>
            </w:r>
            <w:r w:rsidRPr="00266321">
              <w:rPr>
                <w:rFonts w:ascii="Arial" w:hAnsi="Arial"/>
              </w:rPr>
              <w:fldChar w:fldCharType="end"/>
            </w:r>
          </w:p>
        </w:tc>
      </w:tr>
    </w:tbl>
    <w:p w:rsidR="00266321" w:rsidRPr="00266321" w:rsidRDefault="00266321" w:rsidP="0039356F">
      <w:pPr>
        <w:rPr>
          <w:rFonts w:ascii="Arial" w:hAnsi="Arial"/>
        </w:rPr>
      </w:pPr>
    </w:p>
    <w:p w:rsidR="00266321" w:rsidRDefault="00266321" w:rsidP="00266321">
      <w:pPr>
        <w:pStyle w:val="FootnoteText"/>
        <w:rPr>
          <w:rFonts w:ascii="Arial" w:hAnsi="Arial"/>
          <w:b/>
        </w:rPr>
      </w:pPr>
      <w:r w:rsidRPr="00266321">
        <w:rPr>
          <w:rFonts w:ascii="Arial" w:hAnsi="Arial"/>
        </w:rPr>
        <w:br w:type="page"/>
      </w:r>
      <w:r w:rsidRPr="00266321">
        <w:rPr>
          <w:rFonts w:ascii="Arial" w:hAnsi="Arial"/>
          <w:b/>
        </w:rPr>
        <w:t>References (cited in Supporting Information, Table S2)</w:t>
      </w:r>
    </w:p>
    <w:p w:rsidR="00266321" w:rsidRPr="00266321" w:rsidRDefault="00266321" w:rsidP="00266321">
      <w:pPr>
        <w:pStyle w:val="FootnoteText"/>
        <w:rPr>
          <w:rFonts w:ascii="Arial" w:hAnsi="Arial"/>
          <w:b/>
        </w:rPr>
      </w:pPr>
    </w:p>
    <w:p w:rsidR="00266321" w:rsidRPr="00266321" w:rsidRDefault="00EC1D23" w:rsidP="00266321">
      <w:pPr>
        <w:pStyle w:val="FootnoteText"/>
        <w:rPr>
          <w:rFonts w:ascii="Arial" w:hAnsi="Arial"/>
        </w:rPr>
      </w:pPr>
      <w:r w:rsidRPr="00266321">
        <w:rPr>
          <w:rFonts w:ascii="Arial" w:hAnsi="Arial"/>
        </w:rPr>
        <w:fldChar w:fldCharType="begin" w:fldLock="1"/>
      </w:r>
      <w:r w:rsidR="00266321" w:rsidRPr="00266321">
        <w:rPr>
          <w:rFonts w:ascii="Arial" w:hAnsi="Arial"/>
        </w:rPr>
        <w:instrText xml:space="preserve"> ADDIN EN.REFLIST </w:instrText>
      </w:r>
      <w:r w:rsidRPr="00266321">
        <w:rPr>
          <w:rFonts w:ascii="Arial" w:hAnsi="Arial"/>
        </w:rPr>
        <w:fldChar w:fldCharType="separate"/>
      </w:r>
      <w:r w:rsidR="00266321" w:rsidRPr="00266321">
        <w:rPr>
          <w:rFonts w:ascii="Arial" w:hAnsi="Arial"/>
        </w:rPr>
        <w:t>1 Lein ES, Hawrylycz MJ, Ao N, Ayres M, Bensinger A, et al (2007) Genome-wide atlas of gene expression in the adult mouse brain. Nature 445: 168-176.</w:t>
      </w:r>
    </w:p>
    <w:p w:rsidR="00266321" w:rsidRDefault="00266321" w:rsidP="00266321">
      <w:pPr>
        <w:spacing w:after="0"/>
        <w:rPr>
          <w:rFonts w:ascii="Arial" w:hAnsi="Arial"/>
        </w:rPr>
      </w:pPr>
    </w:p>
    <w:p w:rsidR="00266321" w:rsidRPr="00266321" w:rsidRDefault="00266321" w:rsidP="00266321">
      <w:pPr>
        <w:spacing w:after="0"/>
        <w:rPr>
          <w:rFonts w:ascii="Arial" w:hAnsi="Arial"/>
        </w:rPr>
      </w:pPr>
      <w:r w:rsidRPr="00266321">
        <w:rPr>
          <w:rFonts w:ascii="Arial" w:hAnsi="Arial"/>
        </w:rPr>
        <w:t>2 Karsten SL, Kudo LC, Jackson R, Sabatti C, Kornblum HI, Geschwind DH (2003) Global analysis of gene expression in neural progenitors reveals specific cell-cycle, signaling, and metabolic networks. Dev Biol 261: 165-182.</w:t>
      </w:r>
    </w:p>
    <w:p w:rsidR="00266321" w:rsidRDefault="00266321" w:rsidP="00266321">
      <w:pPr>
        <w:pStyle w:val="FootnoteText"/>
        <w:rPr>
          <w:rFonts w:ascii="Arial" w:hAnsi="Arial"/>
        </w:rPr>
      </w:pPr>
    </w:p>
    <w:p w:rsidR="00266321" w:rsidRPr="00266321" w:rsidRDefault="00266321" w:rsidP="00266321">
      <w:pPr>
        <w:pStyle w:val="FootnoteText"/>
        <w:rPr>
          <w:rFonts w:ascii="Arial" w:hAnsi="Arial"/>
        </w:rPr>
      </w:pPr>
      <w:r w:rsidRPr="00266321">
        <w:rPr>
          <w:rFonts w:ascii="Arial" w:hAnsi="Arial"/>
        </w:rPr>
        <w:t>3 Tham M, Ramasamy S, Gan HT, Ramachandran A, Poonepalli A, et al (2010) CSPG is a secreted factor that stimulates neural stem cell survival possibly by enhanced EGFR signaling. PLoS One 5: e15341.</w:t>
      </w:r>
    </w:p>
    <w:p w:rsidR="00266321" w:rsidRDefault="00266321" w:rsidP="00266321">
      <w:pPr>
        <w:pStyle w:val="FootnoteText"/>
        <w:rPr>
          <w:rFonts w:ascii="Arial" w:hAnsi="Arial"/>
        </w:rPr>
      </w:pPr>
    </w:p>
    <w:p w:rsidR="00266321" w:rsidRPr="00266321" w:rsidRDefault="00266321" w:rsidP="00266321">
      <w:pPr>
        <w:pStyle w:val="FootnoteText"/>
        <w:rPr>
          <w:rFonts w:ascii="Arial" w:hAnsi="Arial"/>
        </w:rPr>
      </w:pPr>
      <w:r w:rsidRPr="00266321">
        <w:rPr>
          <w:rFonts w:ascii="Arial" w:hAnsi="Arial"/>
        </w:rPr>
        <w:t>4 Beckervordersandforth R, Tripathi P, Ninkovic J, Bayam E, Lepier A, et al (2010) In vivo fate mapping and expression analysis reveals molecular hallmarks of prospectively isolated adult neural stem cells. Cell Stem Cell 7: 744-758.</w:t>
      </w:r>
    </w:p>
    <w:p w:rsidR="00266321" w:rsidRDefault="00266321" w:rsidP="00266321">
      <w:pPr>
        <w:pStyle w:val="FootnoteText"/>
        <w:rPr>
          <w:rFonts w:ascii="Arial" w:hAnsi="Arial"/>
        </w:rPr>
      </w:pPr>
    </w:p>
    <w:p w:rsidR="00266321" w:rsidRPr="00266321" w:rsidRDefault="00266321" w:rsidP="00266321">
      <w:pPr>
        <w:pStyle w:val="FootnoteText"/>
        <w:rPr>
          <w:rFonts w:ascii="Arial" w:hAnsi="Arial"/>
        </w:rPr>
      </w:pPr>
      <w:r w:rsidRPr="00266321">
        <w:rPr>
          <w:rFonts w:ascii="Arial" w:hAnsi="Arial"/>
        </w:rPr>
        <w:t>5 Ahn JI, Lee KH, Shin DM, Shim JW, Kim CM, et al (2004) Temporal expression changes during differentiation of neural stem cells derived from mouse embryonic stem cell. J Cell Biochem 93: 563-578.</w:t>
      </w:r>
    </w:p>
    <w:p w:rsidR="00266321" w:rsidRDefault="00266321" w:rsidP="00266321">
      <w:pPr>
        <w:pStyle w:val="FootnoteText"/>
        <w:rPr>
          <w:rFonts w:ascii="Arial" w:hAnsi="Arial"/>
        </w:rPr>
      </w:pPr>
    </w:p>
    <w:p w:rsidR="00266321" w:rsidRPr="00266321" w:rsidRDefault="00266321" w:rsidP="00266321">
      <w:pPr>
        <w:pStyle w:val="FootnoteText"/>
        <w:rPr>
          <w:rFonts w:ascii="Arial" w:hAnsi="Arial"/>
        </w:rPr>
      </w:pPr>
      <w:r w:rsidRPr="00266321">
        <w:rPr>
          <w:rFonts w:ascii="Arial" w:hAnsi="Arial"/>
        </w:rPr>
        <w:t>6 Jacquet BV, Salinas-Mondragon R, Liang H, Therit B, Buie JD, et al (2009) FoxJ1-dependent gene expression is required for differentiation of radial glia into ependymal cells and a subset of astrocytes in the postnatal brain. Development 136: 4021-4031.</w:t>
      </w:r>
    </w:p>
    <w:p w:rsidR="00266321" w:rsidRDefault="00266321" w:rsidP="00266321">
      <w:pPr>
        <w:pStyle w:val="FootnoteText"/>
        <w:rPr>
          <w:rFonts w:ascii="Arial" w:hAnsi="Arial"/>
        </w:rPr>
      </w:pPr>
    </w:p>
    <w:p w:rsidR="00266321" w:rsidRPr="00266321" w:rsidRDefault="00266321" w:rsidP="00266321">
      <w:pPr>
        <w:pStyle w:val="FootnoteText"/>
        <w:rPr>
          <w:rFonts w:ascii="Arial" w:hAnsi="Arial"/>
        </w:rPr>
      </w:pPr>
      <w:r w:rsidRPr="00266321">
        <w:rPr>
          <w:rFonts w:ascii="Arial" w:hAnsi="Arial"/>
        </w:rPr>
        <w:t>7 Pfenninger CV, Steinhoff C, Hertwig F, Nuber UA (2011) Prospectively isolated CD133/CD24-positive ependymal cells from the adult spinal cord and lateral ventricle wall differ in their long-term in vitro self-renewal and in vivo gene expression. Glia 59: 68-81.</w:t>
      </w:r>
    </w:p>
    <w:p w:rsidR="00266321" w:rsidRDefault="00266321" w:rsidP="00266321">
      <w:pPr>
        <w:pStyle w:val="FootnoteText"/>
        <w:rPr>
          <w:rFonts w:ascii="Arial" w:hAnsi="Arial"/>
        </w:rPr>
      </w:pPr>
    </w:p>
    <w:p w:rsidR="00266321" w:rsidRPr="00266321" w:rsidRDefault="00266321" w:rsidP="00266321">
      <w:pPr>
        <w:pStyle w:val="FootnoteText"/>
        <w:rPr>
          <w:rFonts w:ascii="Arial" w:hAnsi="Arial"/>
        </w:rPr>
      </w:pPr>
      <w:r w:rsidRPr="00266321">
        <w:rPr>
          <w:rFonts w:ascii="Arial" w:hAnsi="Arial"/>
        </w:rPr>
        <w:t>8 Marques F, Sousa JC, Coppola G, Gao F, Puga R, et al (2011) Transcriptome signature of the adult mouse choroid plexus. Fluids Barriers CNS 8: 10.</w:t>
      </w:r>
    </w:p>
    <w:p w:rsidR="00266321" w:rsidRDefault="00266321" w:rsidP="00266321">
      <w:pPr>
        <w:pStyle w:val="FootnoteText"/>
        <w:rPr>
          <w:rFonts w:ascii="Arial" w:hAnsi="Arial"/>
        </w:rPr>
      </w:pPr>
    </w:p>
    <w:p w:rsidR="00266321" w:rsidRPr="00266321" w:rsidRDefault="00266321" w:rsidP="00266321">
      <w:pPr>
        <w:pStyle w:val="FootnoteText"/>
        <w:rPr>
          <w:rFonts w:ascii="Arial" w:hAnsi="Arial"/>
        </w:rPr>
      </w:pPr>
      <w:r w:rsidRPr="00266321">
        <w:rPr>
          <w:rFonts w:ascii="Arial" w:hAnsi="Arial"/>
        </w:rPr>
        <w:t>9 Chun HB, Scott M, Niessen S, Hoover H, Baird A, et al (2011) The proteome of mouse brain microvessel membranes and basal lamina. J Cereb Blood Flow Metab 31: 2267-2281.</w:t>
      </w:r>
    </w:p>
    <w:p w:rsidR="00266321" w:rsidRDefault="00266321" w:rsidP="00266321">
      <w:pPr>
        <w:pStyle w:val="FootnoteText"/>
        <w:rPr>
          <w:rFonts w:ascii="Arial" w:hAnsi="Arial"/>
        </w:rPr>
      </w:pPr>
    </w:p>
    <w:p w:rsidR="00266321" w:rsidRPr="00266321" w:rsidRDefault="00266321" w:rsidP="00266321">
      <w:pPr>
        <w:pStyle w:val="FootnoteText"/>
        <w:rPr>
          <w:rFonts w:ascii="Arial" w:hAnsi="Arial"/>
        </w:rPr>
      </w:pPr>
      <w:r w:rsidRPr="00266321">
        <w:rPr>
          <w:rFonts w:ascii="Arial" w:hAnsi="Arial"/>
        </w:rPr>
        <w:t>10 Gong S, Zheng C, Doughty ML, Losos K, Didkovsky N, et al (2003) A gene expression atlas of the central nervous system based on bacterial artificial chromosomes. Nature 425: 917-925.</w:t>
      </w:r>
    </w:p>
    <w:p w:rsidR="00266321" w:rsidRDefault="00266321" w:rsidP="00266321">
      <w:pPr>
        <w:spacing w:after="0"/>
        <w:rPr>
          <w:rFonts w:ascii="Arial" w:hAnsi="Arial"/>
        </w:rPr>
      </w:pPr>
    </w:p>
    <w:p w:rsidR="0039356F" w:rsidRPr="00266321" w:rsidRDefault="00266321" w:rsidP="00266321">
      <w:pPr>
        <w:spacing w:after="0"/>
        <w:rPr>
          <w:rFonts w:ascii="Arial" w:hAnsi="Arial"/>
        </w:rPr>
      </w:pPr>
      <w:r w:rsidRPr="00266321">
        <w:rPr>
          <w:rFonts w:ascii="Arial" w:hAnsi="Arial"/>
        </w:rPr>
        <w:t>11 Pennartz S, Belvindrah R, Tomiuk S, Zimmer C, Hofmann K, et al (2004) Purification of neuronal precursors from the adult mouse brain: comprehensive gene expression analysis provides new insights into the control of cell migration, differentiation, and homeostasis. Mol Cell Neurosci 25: 692-706.</w:t>
      </w:r>
      <w:r w:rsidR="00EC1D23" w:rsidRPr="00266321">
        <w:rPr>
          <w:rFonts w:ascii="Arial" w:hAnsi="Arial"/>
        </w:rPr>
        <w:fldChar w:fldCharType="end"/>
      </w:r>
    </w:p>
    <w:sectPr w:rsidR="0039356F" w:rsidRPr="00266321" w:rsidSect="003818D5">
      <w:headerReference w:type="default" r:id="rId6"/>
      <w:footerReference w:type="even" r:id="rId7"/>
      <w:footerReference w:type="default" r:id="rId8"/>
      <w:pgSz w:w="12240" w:h="15840"/>
      <w:pgMar w:top="1152" w:right="1152" w:bottom="1152" w:left="1152"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바탕">
    <w:charset w:val="4F"/>
    <w:family w:val="auto"/>
    <w:pitch w:val="variable"/>
    <w:sig w:usb0="00000001" w:usb1="00000000" w:usb2="01002406" w:usb3="00000000" w:csb0="00080000"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ヒラギノ角ゴ Pro W3">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5F5E18" w:rsidRDefault="00EC1D23" w:rsidP="003818D5">
    <w:pPr>
      <w:pStyle w:val="Footer"/>
      <w:framePr w:wrap="around" w:vAnchor="text" w:hAnchor="margin" w:xAlign="center" w:y="1"/>
      <w:rPr>
        <w:rStyle w:val="PageNumber"/>
      </w:rPr>
    </w:pPr>
    <w:r>
      <w:rPr>
        <w:rStyle w:val="PageNumber"/>
      </w:rPr>
      <w:fldChar w:fldCharType="begin"/>
    </w:r>
    <w:r w:rsidR="00145DD2">
      <w:rPr>
        <w:rStyle w:val="PageNumber"/>
      </w:rPr>
      <w:instrText xml:space="preserve">PAGE  </w:instrText>
    </w:r>
    <w:r>
      <w:rPr>
        <w:rStyle w:val="PageNumber"/>
      </w:rPr>
      <w:fldChar w:fldCharType="end"/>
    </w:r>
  </w:p>
  <w:p w:rsidR="005F5E18" w:rsidRDefault="0076682A">
    <w:pPr>
      <w:pStyle w:val="Footer"/>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5F5E18" w:rsidRPr="00447707" w:rsidRDefault="00EC1D23" w:rsidP="00447707">
    <w:pPr>
      <w:pStyle w:val="Footer"/>
      <w:framePr w:wrap="around" w:vAnchor="text" w:hAnchor="page" w:x="6553" w:y="-28"/>
      <w:rPr>
        <w:rStyle w:val="PageNumber"/>
      </w:rPr>
    </w:pPr>
    <w:r w:rsidRPr="00447707">
      <w:rPr>
        <w:rStyle w:val="PageNumber"/>
        <w:rFonts w:ascii="Arial" w:hAnsi="Arial"/>
        <w:sz w:val="22"/>
      </w:rPr>
      <w:fldChar w:fldCharType="begin"/>
    </w:r>
    <w:r w:rsidR="00145DD2" w:rsidRPr="00447707">
      <w:rPr>
        <w:rStyle w:val="PageNumber"/>
        <w:rFonts w:ascii="Arial" w:hAnsi="Arial"/>
        <w:sz w:val="22"/>
      </w:rPr>
      <w:instrText xml:space="preserve">PAGE  </w:instrText>
    </w:r>
    <w:r w:rsidRPr="00447707">
      <w:rPr>
        <w:rStyle w:val="PageNumber"/>
        <w:rFonts w:ascii="Arial" w:hAnsi="Arial"/>
        <w:sz w:val="22"/>
      </w:rPr>
      <w:fldChar w:fldCharType="separate"/>
    </w:r>
    <w:r w:rsidR="0076682A">
      <w:rPr>
        <w:rStyle w:val="PageNumber"/>
        <w:rFonts w:ascii="Arial" w:hAnsi="Arial"/>
        <w:noProof/>
        <w:sz w:val="22"/>
      </w:rPr>
      <w:t>1</w:t>
    </w:r>
    <w:r w:rsidRPr="00447707">
      <w:rPr>
        <w:rStyle w:val="PageNumber"/>
        <w:rFonts w:ascii="Arial" w:hAnsi="Arial"/>
        <w:sz w:val="22"/>
      </w:rPr>
      <w:fldChar w:fldCharType="end"/>
    </w:r>
  </w:p>
  <w:p w:rsidR="005F5E18" w:rsidRPr="00447707" w:rsidRDefault="0076682A">
    <w:pPr>
      <w:pStyle w:val="Footer"/>
      <w:rPr>
        <w:rFonts w:ascii="Arial" w:hAnsi="Arial"/>
        <w:sz w:val="22"/>
      </w:rP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id="0">
    <w:p w:rsidR="0039356F" w:rsidRDefault="0039356F" w:rsidP="0039356F">
      <w:pPr>
        <w:pStyle w:val="FootnoteText"/>
        <w:rPr>
          <w:rFonts w:ascii="Arial" w:hAnsi="Arial"/>
          <w:sz w:val="20"/>
        </w:rPr>
      </w:pPr>
      <w:r w:rsidRPr="00D227AB">
        <w:rPr>
          <w:rStyle w:val="FootnoteReference"/>
          <w:rFonts w:ascii="Arial" w:hAnsi="Arial"/>
          <w:sz w:val="36"/>
        </w:rPr>
        <w:sym w:font="Symbol" w:char="F02A"/>
      </w:r>
      <w:r>
        <w:rPr>
          <w:rFonts w:ascii="Arial" w:hAnsi="Arial"/>
        </w:rPr>
        <w:t xml:space="preserve"> </w:t>
      </w:r>
      <w:r w:rsidRPr="00447707">
        <w:rPr>
          <w:rFonts w:ascii="Arial" w:hAnsi="Arial"/>
          <w:sz w:val="20"/>
        </w:rPr>
        <w:t xml:space="preserve">Genes upregulated in PSA-NCAM+ cells compared to adult total brain were analyzed with DAVID to identify potential secretory or cell membrane associated proteins </w:t>
      </w:r>
      <w:r w:rsidR="00EC1D23">
        <w:fldChar w:fldCharType="begin"/>
      </w:r>
      <w:r>
        <w:instrText xml:space="preserve"> ADDIN EN.CITE &lt;EndNote&gt;&lt;Cite IncludeInBody="1" IncludeInBibliography="1" ExcludeAuth="0" ExcludeYear="0" StripEnclosure="0" SuppressSuperscript="0" YearOnly="0"&gt;&lt;CitationTag&gt;Pennartz 2004&lt;/CitationTag&gt;&lt;Prefix&gt;&lt;/Prefix&gt;&lt;Suffix&gt;&lt;/Suffix&gt;&lt;Pages&gt;&lt;/Pages&gt;&lt;record&gt;&lt;rec-number&gt;140&lt;/rec-number&gt;&lt;foreign-keys&gt;&lt;key app="Sente"&gt;Pennartz 2004&lt;/key&gt;&lt;/foreign-keys&gt;&lt;ref-type name="Journal Article"&gt;17&lt;/ref-type&gt;&lt;contributors&gt;&lt;authors&gt;&lt;author&gt;Pennartz, Sandra&lt;/author&gt;&lt;author&gt;Belvindrah, Richard&lt;/author&gt;&lt;author&gt;Tomiuk, Stefan&lt;/author&gt;&lt;author&gt;Zimmer, Céline&lt;/author&gt;&lt;author&gt;Hofmann, Kay&lt;/author&gt;&lt;author&gt;Conradt, Marcus&lt;/author&gt;&lt;author&gt;Bosio, Andreas&lt;/author&gt;&lt;author&gt;Cremer, Harold&lt;/author&gt;&lt;/authors&gt;&lt;/contributors&gt;&lt;auth-affiliation&gt;Memorec Biotec GmbH, a Miltenyi Biotec Company, 50829 Cologne, Germany.&lt;/auth-affiliation&gt;&lt;titles&gt;&lt;title&gt;&lt;style face="normal" font="default" size="100%"&gt;Purification of neuronal precursors from the adult mouse brain: comprehensive gene expression analysis provides new insights into the control of cell migration, differentiation, and homeostasis.&lt;/style&gt;&lt;/title&gt;&lt;secondary-title&gt;&lt;style face="normal" font="default" size="100%"&gt;Mol Cell Neurosci&lt;/style&gt;&lt;/secondary-title&gt;&lt;/titles&gt;&lt;pages&gt;692-706&lt;/pages&gt;&lt;volume&gt;25&lt;/volume&gt;&lt;number&gt;4&lt;/number&gt;&lt;keywords&gt;&lt;keyword&gt;research support, non-u.s. gov't&lt;/keyword&gt;&lt;keyword&gt;Cell Culture Techniques&lt;/keyword&gt;&lt;keyword&gt;Animals&lt;/keyword&gt;&lt;keyword&gt;Cell Differentiation&lt;/keyword&gt;&lt;keyword&gt;Cell Separation&lt;/keyword&gt;&lt;keyword&gt;Cells, Cultured&lt;/keyword&gt;&lt;keyword&gt;Brain&lt;/keyword&gt;&lt;keyword&gt;Apoptosis&lt;/keyword&gt;&lt;keyword&gt;Chemotaxis&lt;/keyword&gt;&lt;keyword&gt;Cell Movement&lt;/keyword&gt;&lt;keyword&gt;Gene Expression Profiling&lt;/keyword&gt;&lt;keyword&gt;Homeostasis&lt;/keyword&gt;&lt;keyword&gt;Mice, Inbred C57BL&lt;/keyword&gt;&lt;keyword&gt;Male&lt;/keyword&gt;&lt;keyword&gt;Neural Cell Adhesion Molecule L1&lt;/keyword&gt;&lt;keyword&gt;Sialic Acids&lt;/keyword&gt;&lt;keyword&gt;Gene Expression Regulation, Developmental&lt;/keyword&gt;&lt;keyword&gt;Neurons&lt;/keyword&gt;&lt;keyword&gt;Multigene Family&lt;/keyword&gt;&lt;keyword&gt;Flow Cytometry&lt;/keyword&gt;&lt;keyword&gt;Mice&lt;/keyword&gt;&lt;keyword&gt;Cell Division&lt;/keyword&gt;&lt;keyword&gt;Interneurons&lt;/keyword&gt;&lt;keyword&gt;Oligonucleotide Array Sequence Analysis&lt;/keyword&gt;&lt;keyword&gt;Cues&lt;/keyword&gt;&lt;keyword&gt;Nerve Tissue Proteins&lt;/keyword&gt;&lt;keyword&gt;Stem Cells&lt;/keyword&gt;&lt;/keywords&gt;&lt;dates&gt;&lt;year&gt;2004&lt;/year&gt;&lt;pub-dates&gt;&lt;date&gt;April&lt;/date&gt;&lt;/pub-dates&gt;&lt;/dates&gt;&lt;pub-location&gt;United States&lt;/pub-location&gt;&lt;isbn&gt;&lt;/isbn&gt;&lt;issn&gt;1044-7431&lt;/issn&gt;&lt;isbn&gt;1044-7431&lt;/isbn&gt;&lt;doi&gt;10.1016/j.mcn.2003.12.011&lt;/doi&gt;&lt;electronic-resource-num&gt;10.1016/j.mcn.2003.12.011&lt;/electronic-resource-num&gt;&lt;citation-id&gt;Pennartz 2004&lt;/citation-id&gt;&lt;pmid&gt;15080897&lt;/pmid&gt;&lt;accession-num&gt;15080897&lt;/accession-num&gt;&lt;modified-date&gt;2012-05-14 14:14:35 -0400&lt;/modified-date&gt;&lt;/record&gt;&lt;/Cite&gt;&lt;/EndNote&gt;</w:instrText>
      </w:r>
      <w:r w:rsidR="00EC1D23">
        <w:fldChar w:fldCharType="separate"/>
      </w:r>
      <w:r>
        <w:rPr>
          <w:rFonts w:ascii="Arial" w:hAnsi="Arial"/>
          <w:sz w:val="20"/>
        </w:rPr>
        <w:t xml:space="preserve"> [11]</w:t>
      </w:r>
      <w:r w:rsidR="00EC1D23">
        <w:fldChar w:fldCharType="end"/>
      </w:r>
      <w:r>
        <w:rPr>
          <w:rFonts w:ascii="Arial" w:hAnsi="Arial"/>
          <w:sz w:val="20"/>
        </w:rPr>
        <w:t xml:space="preserve">.  </w:t>
      </w:r>
    </w:p>
    <w:p w:rsidR="0039356F" w:rsidRDefault="0039356F" w:rsidP="0039356F">
      <w:pPr>
        <w:pStyle w:val="FootnoteText"/>
        <w:rPr>
          <w:rFonts w:ascii="Arial" w:hAnsi="Arial"/>
          <w:sz w:val="20"/>
        </w:rPr>
      </w:pPr>
    </w:p>
    <w:p w:rsidR="0039356F" w:rsidRDefault="0039356F" w:rsidP="0039356F">
      <w:pPr>
        <w:pStyle w:val="FootnoteText"/>
        <w:rPr>
          <w:rFonts w:ascii="Arial" w:hAnsi="Arial"/>
          <w:b/>
        </w:rPr>
      </w:pPr>
    </w:p>
    <w:p w:rsidR="005B7150" w:rsidRDefault="005B7150">
      <w:pPr>
        <w:pStyle w:val="FootnoteText"/>
        <w:rPr>
          <w:rFonts w:ascii="Arial" w:hAnsi="Arial"/>
        </w:rPr>
      </w:pPr>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5F5E18" w:rsidRPr="00FA7533" w:rsidRDefault="00145DD2">
    <w:pPr>
      <w:pStyle w:val="Header"/>
      <w:rPr>
        <w:rFonts w:ascii="Arial" w:hAnsi="Arial"/>
        <w:sz w:val="22"/>
      </w:rPr>
    </w:pPr>
    <w:r w:rsidRPr="00FA7533">
      <w:rPr>
        <w:rFonts w:ascii="Arial" w:hAnsi="Arial"/>
        <w:sz w:val="22"/>
      </w:rPr>
      <w:t xml:space="preserve">Lee et al., Molecular profiles of the neural stem cell niche. </w:t>
    </w:r>
    <w:r w:rsidRPr="00FA7533">
      <w:rPr>
        <w:rFonts w:ascii="Arial" w:hAnsi="Arial"/>
        <w:sz w:val="22"/>
      </w:rPr>
      <w:ptab w:relativeTo="margin" w:alignment="center" w:leader="none"/>
    </w: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56F7D1D"/>
    <w:multiLevelType w:val="multilevel"/>
    <w:tmpl w:val="5C767ACC"/>
    <w:lvl w:ilvl="0">
      <w:start w:val="1"/>
      <w:numFmt w:val="decimal"/>
      <w:lvlText w:val="%1."/>
      <w:lvlJc w:val="left"/>
      <w:pPr>
        <w:ind w:left="1720" w:hanging="100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37B96C1D"/>
    <w:multiLevelType w:val="hybridMultilevel"/>
    <w:tmpl w:val="6816AF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5C4288"/>
    <w:multiLevelType w:val="hybridMultilevel"/>
    <w:tmpl w:val="C80AD6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787E26"/>
    <w:multiLevelType w:val="hybridMultilevel"/>
    <w:tmpl w:val="CFE884F2"/>
    <w:lvl w:ilvl="0" w:tplc="4378DA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F82486E"/>
    <w:multiLevelType w:val="hybridMultilevel"/>
    <w:tmpl w:val="5C767ACC"/>
    <w:lvl w:ilvl="0" w:tplc="2C46FE60">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FC959E3"/>
    <w:multiLevelType w:val="hybridMultilevel"/>
    <w:tmpl w:val="237C9E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F57108"/>
    <w:multiLevelType w:val="hybridMultilevel"/>
    <w:tmpl w:val="2B9C8E5C"/>
    <w:lvl w:ilvl="0" w:tplc="BA12C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DB45874"/>
    <w:multiLevelType w:val="multilevel"/>
    <w:tmpl w:val="834A33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7D573818"/>
    <w:multiLevelType w:val="hybridMultilevel"/>
    <w:tmpl w:val="593A9F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7D7B1B9C"/>
    <w:multiLevelType w:val="multilevel"/>
    <w:tmpl w:val="593A9FAC"/>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10">
    <w:nsid w:val="7FA776A3"/>
    <w:multiLevelType w:val="hybridMultilevel"/>
    <w:tmpl w:val="834A3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10"/>
  </w:num>
  <w:num w:numId="4">
    <w:abstractNumId w:val="6"/>
  </w:num>
  <w:num w:numId="5">
    <w:abstractNumId w:val="7"/>
  </w:num>
  <w:num w:numId="6">
    <w:abstractNumId w:val="8"/>
  </w:num>
  <w:num w:numId="7">
    <w:abstractNumId w:val="9"/>
  </w:num>
  <w:num w:numId="8">
    <w:abstractNumId w:val="4"/>
  </w:num>
  <w:num w:numId="9">
    <w:abstractNumId w:val="0"/>
  </w:num>
  <w:num w:numId="10">
    <w:abstractNumId w:val="5"/>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5"/>
  <w:embedSystemFonts/>
  <w:doNotTrackMoves/>
  <w:defaultTabStop w:val="720"/>
  <w:drawingGridHorizontalSpacing w:val="360"/>
  <w:drawingGridVerticalSpacing w:val="360"/>
  <w:displayHorizontalDrawingGridEvery w:val="0"/>
  <w:displayVerticalDrawingGridEvery w:val="0"/>
  <w:characterSpacingControl w:val="doNotCompress"/>
  <w:savePreviewPicture/>
  <w:footnotePr>
    <w:pos w:val="beneathText"/>
  </w:footnotePr>
  <w:compat>
    <w:doNotAutofitConstrainedTables/>
    <w:doNotVertAlignCellWithSp/>
    <w:doNotBreakConstrainedForcedTable/>
    <w:useAnsiKerningPairs/>
    <w:cachedColBalance/>
    <w:splitPgBreakAndParaMark/>
  </w:compat>
  <w:rsids>
    <w:rsidRoot w:val="0039356F"/>
    <w:rsid w:val="00011D34"/>
    <w:rsid w:val="00145DD2"/>
    <w:rsid w:val="00266321"/>
    <w:rsid w:val="0039356F"/>
    <w:rsid w:val="005B7150"/>
    <w:rsid w:val="0076682A"/>
    <w:rsid w:val="00EC1D23"/>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Table Grid" w:semiHidden="0" w:uiPriority="1"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356F"/>
    <w:rPr>
      <w:rFonts w:ascii="Cambria" w:eastAsia="바탕" w:hAnsi="Cambria" w:cs="Times New Roman"/>
    </w:rPr>
  </w:style>
  <w:style w:type="paragraph" w:styleId="Heading1">
    <w:name w:val="heading 1"/>
    <w:basedOn w:val="Normal"/>
    <w:next w:val="Normal"/>
    <w:link w:val="Heading1Char"/>
    <w:rsid w:val="0039356F"/>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basedOn w:val="Normal"/>
    <w:next w:val="Normal"/>
    <w:link w:val="Heading4Char"/>
    <w:uiPriority w:val="9"/>
    <w:semiHidden/>
    <w:unhideWhenUsed/>
    <w:qFormat/>
    <w:rsid w:val="0039356F"/>
    <w:pPr>
      <w:keepNext/>
      <w:spacing w:before="240" w:after="60"/>
      <w:outlineLvl w:val="3"/>
    </w:pPr>
    <w:rPr>
      <w:rFonts w:eastAsia="Times New Roman"/>
      <w:b/>
      <w:bCs/>
      <w:sz w:val="28"/>
      <w:szCs w:val="28"/>
    </w:rPr>
  </w:style>
  <w:style w:type="paragraph" w:styleId="Heading5">
    <w:name w:val="heading 5"/>
    <w:basedOn w:val="Normal"/>
    <w:link w:val="Heading5Char"/>
    <w:uiPriority w:val="9"/>
    <w:rsid w:val="0039356F"/>
    <w:pPr>
      <w:spacing w:beforeLines="1" w:afterLines="1"/>
      <w:outlineLvl w:val="4"/>
    </w:pPr>
    <w:rPr>
      <w:rFonts w:ascii="Times" w:hAnsi="Times"/>
      <w:b/>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39356F"/>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uiPriority w:val="9"/>
    <w:semiHidden/>
    <w:rsid w:val="0039356F"/>
    <w:rPr>
      <w:rFonts w:ascii="Cambria" w:eastAsia="Times New Roman" w:hAnsi="Cambria" w:cs="Times New Roman"/>
      <w:b/>
      <w:bCs/>
      <w:sz w:val="28"/>
      <w:szCs w:val="28"/>
    </w:rPr>
  </w:style>
  <w:style w:type="character" w:customStyle="1" w:styleId="Heading5Char">
    <w:name w:val="Heading 5 Char"/>
    <w:basedOn w:val="DefaultParagraphFont"/>
    <w:link w:val="Heading5"/>
    <w:uiPriority w:val="9"/>
    <w:rsid w:val="0039356F"/>
    <w:rPr>
      <w:rFonts w:ascii="Times" w:eastAsia="바탕" w:hAnsi="Times" w:cs="Times New Roman"/>
      <w:b/>
      <w:sz w:val="20"/>
      <w:szCs w:val="20"/>
    </w:rPr>
  </w:style>
  <w:style w:type="character" w:styleId="Hyperlink">
    <w:name w:val="Hyperlink"/>
    <w:basedOn w:val="DefaultParagraphFont"/>
    <w:uiPriority w:val="99"/>
    <w:rsid w:val="0039356F"/>
    <w:rPr>
      <w:color w:val="0000FF"/>
      <w:u w:val="single"/>
    </w:rPr>
  </w:style>
  <w:style w:type="paragraph" w:styleId="NormalWeb">
    <w:name w:val="Normal (Web)"/>
    <w:basedOn w:val="Normal"/>
    <w:uiPriority w:val="99"/>
    <w:rsid w:val="0039356F"/>
    <w:pPr>
      <w:spacing w:beforeLines="1" w:afterLines="1"/>
    </w:pPr>
    <w:rPr>
      <w:rFonts w:ascii="Times" w:hAnsi="Times"/>
      <w:sz w:val="20"/>
      <w:szCs w:val="20"/>
    </w:rPr>
  </w:style>
  <w:style w:type="character" w:customStyle="1" w:styleId="sc">
    <w:name w:val="sc"/>
    <w:basedOn w:val="DefaultParagraphFont"/>
    <w:rsid w:val="0039356F"/>
  </w:style>
  <w:style w:type="paragraph" w:customStyle="1" w:styleId="Body">
    <w:name w:val="Body"/>
    <w:rsid w:val="0039356F"/>
    <w:pPr>
      <w:spacing w:after="0"/>
    </w:pPr>
    <w:rPr>
      <w:rFonts w:ascii="Helvetica" w:eastAsia="ヒラギノ角ゴ Pro W3" w:hAnsi="Helvetica" w:cs="Times New Roman"/>
      <w:color w:val="000000"/>
      <w:szCs w:val="20"/>
    </w:rPr>
  </w:style>
  <w:style w:type="table" w:styleId="TableGrid">
    <w:name w:val="Table Grid"/>
    <w:basedOn w:val="TableNormal"/>
    <w:uiPriority w:val="1"/>
    <w:rsid w:val="0039356F"/>
    <w:pPr>
      <w:spacing w:after="0"/>
    </w:pPr>
    <w:rPr>
      <w:rFonts w:eastAsia="바탕"/>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39356F"/>
    <w:pPr>
      <w:ind w:left="720"/>
      <w:contextualSpacing/>
    </w:pPr>
  </w:style>
  <w:style w:type="character" w:styleId="FollowedHyperlink">
    <w:name w:val="FollowedHyperlink"/>
    <w:basedOn w:val="DefaultParagraphFont"/>
    <w:uiPriority w:val="99"/>
    <w:rsid w:val="0039356F"/>
    <w:rPr>
      <w:color w:val="800080" w:themeColor="followedHyperlink"/>
      <w:u w:val="single"/>
    </w:rPr>
  </w:style>
  <w:style w:type="character" w:customStyle="1" w:styleId="citation">
    <w:name w:val="citation"/>
    <w:basedOn w:val="DefaultParagraphFont"/>
    <w:rsid w:val="0039356F"/>
  </w:style>
  <w:style w:type="character" w:customStyle="1" w:styleId="ref-journal">
    <w:name w:val="ref-journal"/>
    <w:basedOn w:val="DefaultParagraphFont"/>
    <w:rsid w:val="0039356F"/>
  </w:style>
  <w:style w:type="character" w:customStyle="1" w:styleId="ref-vol">
    <w:name w:val="ref-vol"/>
    <w:basedOn w:val="DefaultParagraphFont"/>
    <w:rsid w:val="0039356F"/>
  </w:style>
  <w:style w:type="character" w:customStyle="1" w:styleId="highlight">
    <w:name w:val="highlight"/>
    <w:basedOn w:val="DefaultParagraphFont"/>
    <w:rsid w:val="0039356F"/>
  </w:style>
  <w:style w:type="character" w:customStyle="1" w:styleId="st">
    <w:name w:val="st"/>
    <w:basedOn w:val="DefaultParagraphFont"/>
    <w:rsid w:val="0039356F"/>
  </w:style>
  <w:style w:type="character" w:styleId="Emphasis">
    <w:name w:val="Emphasis"/>
    <w:basedOn w:val="DefaultParagraphFont"/>
    <w:uiPriority w:val="20"/>
    <w:rsid w:val="0039356F"/>
    <w:rPr>
      <w:i/>
    </w:rPr>
  </w:style>
  <w:style w:type="character" w:styleId="HTMLCite">
    <w:name w:val="HTML Cite"/>
    <w:basedOn w:val="DefaultParagraphFont"/>
    <w:uiPriority w:val="99"/>
    <w:rsid w:val="0039356F"/>
    <w:rPr>
      <w:i/>
    </w:rPr>
  </w:style>
  <w:style w:type="character" w:customStyle="1" w:styleId="journaltitle">
    <w:name w:val="journaltitle"/>
    <w:basedOn w:val="DefaultParagraphFont"/>
    <w:rsid w:val="0039356F"/>
  </w:style>
  <w:style w:type="character" w:customStyle="1" w:styleId="vol">
    <w:name w:val="vol"/>
    <w:basedOn w:val="DefaultParagraphFont"/>
    <w:rsid w:val="0039356F"/>
  </w:style>
  <w:style w:type="character" w:customStyle="1" w:styleId="pagefirst">
    <w:name w:val="pagefirst"/>
    <w:basedOn w:val="DefaultParagraphFont"/>
    <w:rsid w:val="0039356F"/>
  </w:style>
  <w:style w:type="character" w:customStyle="1" w:styleId="pagelast">
    <w:name w:val="pagelast"/>
    <w:basedOn w:val="DefaultParagraphFont"/>
    <w:rsid w:val="0039356F"/>
  </w:style>
  <w:style w:type="character" w:styleId="CommentReference">
    <w:name w:val="annotation reference"/>
    <w:basedOn w:val="DefaultParagraphFont"/>
    <w:rsid w:val="0039356F"/>
    <w:rPr>
      <w:sz w:val="18"/>
      <w:szCs w:val="18"/>
    </w:rPr>
  </w:style>
  <w:style w:type="paragraph" w:styleId="CommentText">
    <w:name w:val="annotation text"/>
    <w:basedOn w:val="Normal"/>
    <w:link w:val="CommentTextChar"/>
    <w:rsid w:val="0039356F"/>
  </w:style>
  <w:style w:type="character" w:customStyle="1" w:styleId="CommentTextChar">
    <w:name w:val="Comment Text Char"/>
    <w:basedOn w:val="DefaultParagraphFont"/>
    <w:link w:val="CommentText"/>
    <w:rsid w:val="0039356F"/>
    <w:rPr>
      <w:rFonts w:ascii="Cambria" w:eastAsia="바탕" w:hAnsi="Cambria" w:cs="Times New Roman"/>
    </w:rPr>
  </w:style>
  <w:style w:type="paragraph" w:styleId="BalloonText">
    <w:name w:val="Balloon Text"/>
    <w:basedOn w:val="Normal"/>
    <w:link w:val="BalloonTextChar"/>
    <w:uiPriority w:val="99"/>
    <w:rsid w:val="0039356F"/>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rsid w:val="0039356F"/>
    <w:rPr>
      <w:rFonts w:ascii="Lucida Grande" w:eastAsia="바탕" w:hAnsi="Lucida Grande" w:cs="Times New Roman"/>
      <w:sz w:val="18"/>
      <w:szCs w:val="18"/>
    </w:rPr>
  </w:style>
  <w:style w:type="paragraph" w:styleId="Header">
    <w:name w:val="header"/>
    <w:basedOn w:val="Normal"/>
    <w:link w:val="HeaderChar"/>
    <w:uiPriority w:val="99"/>
    <w:rsid w:val="0039356F"/>
    <w:pPr>
      <w:tabs>
        <w:tab w:val="center" w:pos="4320"/>
        <w:tab w:val="right" w:pos="8640"/>
      </w:tabs>
      <w:spacing w:after="0"/>
    </w:pPr>
  </w:style>
  <w:style w:type="character" w:customStyle="1" w:styleId="HeaderChar">
    <w:name w:val="Header Char"/>
    <w:basedOn w:val="DefaultParagraphFont"/>
    <w:link w:val="Header"/>
    <w:uiPriority w:val="99"/>
    <w:rsid w:val="0039356F"/>
    <w:rPr>
      <w:rFonts w:ascii="Cambria" w:eastAsia="바탕" w:hAnsi="Cambria" w:cs="Times New Roman"/>
    </w:rPr>
  </w:style>
  <w:style w:type="paragraph" w:styleId="Footer">
    <w:name w:val="footer"/>
    <w:basedOn w:val="Normal"/>
    <w:link w:val="FooterChar"/>
    <w:uiPriority w:val="99"/>
    <w:rsid w:val="0039356F"/>
    <w:pPr>
      <w:tabs>
        <w:tab w:val="center" w:pos="4320"/>
        <w:tab w:val="right" w:pos="8640"/>
      </w:tabs>
      <w:spacing w:after="0"/>
    </w:pPr>
  </w:style>
  <w:style w:type="character" w:customStyle="1" w:styleId="FooterChar">
    <w:name w:val="Footer Char"/>
    <w:basedOn w:val="DefaultParagraphFont"/>
    <w:link w:val="Footer"/>
    <w:uiPriority w:val="99"/>
    <w:rsid w:val="0039356F"/>
    <w:rPr>
      <w:rFonts w:ascii="Cambria" w:eastAsia="바탕" w:hAnsi="Cambria" w:cs="Times New Roman"/>
    </w:rPr>
  </w:style>
  <w:style w:type="paragraph" w:styleId="NoSpacing">
    <w:name w:val="No Spacing"/>
    <w:link w:val="NoSpacingChar"/>
    <w:qFormat/>
    <w:rsid w:val="0039356F"/>
    <w:pPr>
      <w:spacing w:after="0"/>
    </w:pPr>
    <w:rPr>
      <w:rFonts w:ascii="PMingLiU" w:eastAsiaTheme="minorEastAsia" w:hAnsi="PMingLiU"/>
      <w:sz w:val="22"/>
      <w:szCs w:val="22"/>
    </w:rPr>
  </w:style>
  <w:style w:type="character" w:customStyle="1" w:styleId="NoSpacingChar">
    <w:name w:val="No Spacing Char"/>
    <w:basedOn w:val="DefaultParagraphFont"/>
    <w:link w:val="NoSpacing"/>
    <w:rsid w:val="0039356F"/>
    <w:rPr>
      <w:rFonts w:ascii="PMingLiU" w:eastAsiaTheme="minorEastAsia" w:hAnsi="PMingLiU"/>
      <w:sz w:val="22"/>
      <w:szCs w:val="22"/>
    </w:rPr>
  </w:style>
  <w:style w:type="character" w:styleId="PageNumber">
    <w:name w:val="page number"/>
    <w:basedOn w:val="DefaultParagraphFont"/>
    <w:rsid w:val="0039356F"/>
  </w:style>
  <w:style w:type="paragraph" w:styleId="CommentSubject">
    <w:name w:val="annotation subject"/>
    <w:basedOn w:val="CommentText"/>
    <w:next w:val="CommentText"/>
    <w:link w:val="CommentSubjectChar"/>
    <w:rsid w:val="0039356F"/>
    <w:rPr>
      <w:b/>
      <w:bCs/>
      <w:sz w:val="20"/>
      <w:szCs w:val="20"/>
    </w:rPr>
  </w:style>
  <w:style w:type="character" w:customStyle="1" w:styleId="CommentSubjectChar">
    <w:name w:val="Comment Subject Char"/>
    <w:basedOn w:val="CommentTextChar"/>
    <w:link w:val="CommentSubject"/>
    <w:rsid w:val="0039356F"/>
    <w:rPr>
      <w:b/>
      <w:bCs/>
      <w:sz w:val="20"/>
      <w:szCs w:val="20"/>
    </w:rPr>
  </w:style>
  <w:style w:type="paragraph" w:styleId="FootnoteText">
    <w:name w:val="footnote text"/>
    <w:basedOn w:val="Normal"/>
    <w:link w:val="FootnoteTextChar"/>
    <w:rsid w:val="0039356F"/>
    <w:pPr>
      <w:spacing w:after="0"/>
    </w:pPr>
  </w:style>
  <w:style w:type="character" w:customStyle="1" w:styleId="FootnoteTextChar">
    <w:name w:val="Footnote Text Char"/>
    <w:basedOn w:val="DefaultParagraphFont"/>
    <w:link w:val="FootnoteText"/>
    <w:rsid w:val="0039356F"/>
    <w:rPr>
      <w:rFonts w:ascii="Cambria" w:eastAsia="바탕" w:hAnsi="Cambria" w:cs="Times New Roman"/>
    </w:rPr>
  </w:style>
  <w:style w:type="character" w:styleId="FootnoteReference">
    <w:name w:val="footnote reference"/>
    <w:basedOn w:val="DefaultParagraphFont"/>
    <w:rsid w:val="0039356F"/>
    <w:rPr>
      <w:vertAlign w:val="superscript"/>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header" Target="header1.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3</Pages>
  <Words>27858</Words>
  <Characters>158795</Characters>
  <Application>Microsoft Word 12.0.0</Application>
  <DocSecurity>0</DocSecurity>
  <Lines>1323</Lines>
  <Paragraphs>317</Paragraphs>
  <ScaleCrop>false</ScaleCrop>
  <Company>NIH</Company>
  <LinksUpToDate>false</LinksUpToDate>
  <CharactersWithSpaces>1950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ol Lee</dc:creator>
  <cp:keywords/>
  <cp:lastModifiedBy>Cheol Lee</cp:lastModifiedBy>
  <cp:revision>5</cp:revision>
  <dcterms:created xsi:type="dcterms:W3CDTF">2012-06-14T18:22:00Z</dcterms:created>
  <dcterms:modified xsi:type="dcterms:W3CDTF">2012-09-17T12:13:00Z</dcterms:modified>
</cp:coreProperties>
</file>